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C3A25" w14:textId="39B451E9" w:rsidR="00312462" w:rsidRDefault="00D86E72" w:rsidP="002371C8">
      <w:pPr>
        <w:pStyle w:val="Heading1"/>
        <w:rPr>
          <w:sz w:val="24"/>
          <w:szCs w:val="24"/>
        </w:rPr>
      </w:pPr>
      <w:r w:rsidRPr="00D86E72">
        <w:t xml:space="preserve">Quantifying </w:t>
      </w:r>
      <w:r w:rsidRPr="002371C8">
        <w:t>behavioural</w:t>
      </w:r>
      <w:r w:rsidRPr="00D86E72">
        <w:t xml:space="preserve"> and </w:t>
      </w:r>
      <w:r w:rsidR="00231DD0">
        <w:t>trophic</w:t>
      </w:r>
      <w:r w:rsidRPr="00D86E72">
        <w:t xml:space="preserve"> varia</w:t>
      </w:r>
      <w:r>
        <w:t>tion</w:t>
      </w:r>
      <w:r w:rsidR="00231DD0">
        <w:t xml:space="preserve"> among individuals</w:t>
      </w:r>
      <w:r>
        <w:t xml:space="preserve"> in </w:t>
      </w:r>
      <w:r w:rsidR="00231DD0">
        <w:t>an invasive marine fish</w:t>
      </w:r>
    </w:p>
    <w:p w14:paraId="2D165F91" w14:textId="77777777" w:rsidR="00312462" w:rsidRPr="004113A1" w:rsidRDefault="00312462" w:rsidP="002371C8"/>
    <w:p w14:paraId="3C4BC6EE" w14:textId="21BEC301" w:rsidR="00EE7E83" w:rsidRPr="00715FB4" w:rsidRDefault="004113A1" w:rsidP="002371C8">
      <w:r w:rsidRPr="00715FB4">
        <w:t xml:space="preserve">Nicholas P. </w:t>
      </w:r>
      <w:r w:rsidRPr="002371C8">
        <w:t>Moran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3F90580A" w:rsidR="004113A1" w:rsidRPr="00715FB4" w:rsidRDefault="004113A1" w:rsidP="002371C8">
      <w:r w:rsidRPr="00715FB4">
        <w:rPr>
          <w:b/>
          <w:bCs/>
        </w:rPr>
        <w:t xml:space="preserve">Short Running Title: </w:t>
      </w:r>
      <w:r w:rsidR="00DB6E4D">
        <w:t>Individual</w:t>
      </w:r>
      <w:r w:rsidR="00715FB4" w:rsidRPr="00715FB4">
        <w:t xml:space="preserve"> </w:t>
      </w:r>
      <w:r w:rsidR="00552D36">
        <w:t>behavioural and 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2371C8">
      <w:pPr>
        <w:pStyle w:val="Heading2"/>
      </w:pPr>
      <w:r w:rsidRPr="00715FB4">
        <w:lastRenderedPageBreak/>
        <w:t>Abstract</w:t>
      </w:r>
      <w:r w:rsidR="00C20BE5">
        <w:t xml:space="preserve"> </w:t>
      </w:r>
    </w:p>
    <w:p w14:paraId="43DDEDB9" w14:textId="3523DC88" w:rsidR="00EE7E83" w:rsidRDefault="00D41E4E" w:rsidP="002371C8">
      <w:r>
        <w:t xml:space="preserve">An individual animal’s behavioural traits can influence how they interact with their environment and determine the outcome of trophic/food web interactions, including what they eat, how vulnerable they are to being eaten and who they compete with. </w:t>
      </w:r>
      <w:r w:rsidR="00AB1589">
        <w:t>Quantifying</w:t>
      </w:r>
      <w:r w:rsidR="00EE7E83" w:rsidRPr="00715FB4">
        <w:t xml:space="preserve"> individual variation in behavioural traits is</w:t>
      </w:r>
      <w:r w:rsidR="00AB1589">
        <w:t xml:space="preserve"> </w:t>
      </w:r>
      <w:r w:rsidR="00EE7E83" w:rsidRPr="00715FB4">
        <w:t xml:space="preserve">often </w:t>
      </w:r>
      <w:r w:rsidR="003A32F8">
        <w:t xml:space="preserve">a </w:t>
      </w:r>
      <w:r w:rsidR="00EE7E83" w:rsidRPr="00715FB4">
        <w:t>time</w:t>
      </w:r>
      <w:r w:rsidR="00AB1589">
        <w:t>-</w:t>
      </w:r>
      <w:r w:rsidR="008B303A">
        <w:t>hungry and resource-demanding</w:t>
      </w:r>
      <w:r w:rsidR="00AB1589">
        <w:t xml:space="preserve"> process, requiring robust sample sizes, repeated tr</w:t>
      </w:r>
      <w:r w:rsidR="00EE7E83" w:rsidRPr="00715FB4">
        <w:t>i</w:t>
      </w:r>
      <w:r w:rsidR="00AB1589">
        <w:t>a</w:t>
      </w:r>
      <w:r w:rsidR="00EE7E83" w:rsidRPr="00715FB4">
        <w:t xml:space="preserve">ls and </w:t>
      </w:r>
      <w:r w:rsidR="00AB1589">
        <w:t>individual identification.</w:t>
      </w:r>
      <w:r w:rsidR="00EE7E83" w:rsidRPr="00715FB4">
        <w:t xml:space="preserve"> Coupling this approach with methods to measure individual variation i</w:t>
      </w:r>
      <w:r w:rsidR="00CA007C" w:rsidRPr="00715FB4">
        <w:t xml:space="preserve">n their </w:t>
      </w:r>
      <w:r w:rsidR="008B303A">
        <w:t>trophic state in the wild (e.g. stable isotope analysis)</w:t>
      </w:r>
      <w:r w:rsidR="009153E7" w:rsidRPr="00715FB4">
        <w:t xml:space="preserve"> is </w:t>
      </w:r>
      <w:r>
        <w:t>particularly challenging. Such processes</w:t>
      </w:r>
      <w:r w:rsidR="009153E7" w:rsidRPr="00715FB4">
        <w:t xml:space="preserve"> </w:t>
      </w:r>
      <w:r>
        <w:t>require tissue removal from individuals and have the</w:t>
      </w:r>
      <w:r w:rsidR="009153E7" w:rsidRPr="00715FB4">
        <w:t xml:space="preserve"> potential to </w:t>
      </w:r>
      <w:r w:rsidR="00AB1589">
        <w:t xml:space="preserve">induce behavioural changes in individuals. </w:t>
      </w:r>
      <w:r w:rsidR="003A32F8">
        <w:t>Nonetheless</w:t>
      </w:r>
      <w:r w:rsidR="00AB1589">
        <w:t>, there is a clear need to quantify behavioural-trait effe</w:t>
      </w:r>
      <w:r w:rsidR="008B303A">
        <w:t>cts on ecological interactions.</w:t>
      </w:r>
      <w:r>
        <w:t xml:space="preserve"> For the</w:t>
      </w:r>
      <w:r w:rsidR="008B303A">
        <w:t xml:space="preserve"> invasive species such as the round goby (</w:t>
      </w:r>
      <w:proofErr w:type="spellStart"/>
      <w:r w:rsidR="008B303A" w:rsidRPr="00AB1589">
        <w:rPr>
          <w:i/>
        </w:rPr>
        <w:t>Neogobius</w:t>
      </w:r>
      <w:proofErr w:type="spellEnd"/>
      <w:r w:rsidR="008B303A" w:rsidRPr="00AB1589">
        <w:rPr>
          <w:i/>
        </w:rPr>
        <w:t xml:space="preserve"> </w:t>
      </w:r>
      <w:proofErr w:type="spellStart"/>
      <w:r w:rsidR="008B303A" w:rsidRPr="00AB1589">
        <w:rPr>
          <w:i/>
        </w:rPr>
        <w:t>melanostomus</w:t>
      </w:r>
      <w:proofErr w:type="spellEnd"/>
      <w:r>
        <w:t>), populations in invaded marine-brackish ecosystems are often found to have strong among-individual variation in behavioural traits (e.g. bold-exploratory traits) that can differ between populations across their invasion front. T</w:t>
      </w:r>
      <w:r w:rsidR="00AB1589">
        <w:t xml:space="preserve">herefore an individual approach is needed to </w:t>
      </w:r>
      <w:r>
        <w:t>quantify their impacts on the communities of recipient ecosystems.</w:t>
      </w:r>
      <w:r w:rsidR="00AB1589">
        <w:t xml:space="preserve"> This study presents a novel methodological approach, combining </w:t>
      </w:r>
      <w:r>
        <w:t xml:space="preserve">laboratory-based </w:t>
      </w:r>
      <w:r w:rsidR="003D3727">
        <w:t xml:space="preserve">behavioural tests </w:t>
      </w:r>
      <w:r>
        <w:t xml:space="preserve">with </w:t>
      </w:r>
      <w:r w:rsidR="00AB1589">
        <w:t>field-based stable isotope analysis of food web interactions</w:t>
      </w:r>
      <w:r w:rsidR="003D3727">
        <w:t>, focusing on</w:t>
      </w:r>
      <w:r w:rsidR="00463E81">
        <w:t xml:space="preserve"> an established invasive population of round gobies in the </w:t>
      </w:r>
      <w:r w:rsidR="00463E81" w:rsidRPr="00463E81">
        <w:t xml:space="preserve">Southwest </w:t>
      </w:r>
      <w:r w:rsidR="00463E81">
        <w:t xml:space="preserve">Baltic Sea. We find that substantial individual variation in trophic state and behavioural state in this species, </w:t>
      </w:r>
      <w:commentRangeStart w:id="0"/>
      <w:proofErr w:type="gramStart"/>
      <w:r w:rsidR="00463E81" w:rsidRPr="00463E81">
        <w:rPr>
          <w:highlight w:val="yellow"/>
        </w:rPr>
        <w:t>…..</w:t>
      </w:r>
      <w:proofErr w:type="gramEnd"/>
      <w:r w:rsidR="003D3727">
        <w:t>, This highlights that individual round gobies differ may significantly in how they are impacting invaded communities,</w:t>
      </w:r>
      <w:r w:rsidR="00463E81">
        <w:t xml:space="preserve"> </w:t>
      </w:r>
      <w:commentRangeEnd w:id="0"/>
      <w:r w:rsidR="00463E81">
        <w:rPr>
          <w:rStyle w:val="CommentReference"/>
        </w:rPr>
        <w:commentReference w:id="0"/>
      </w:r>
      <w:r w:rsidR="00463E81">
        <w:t>and that</w:t>
      </w:r>
      <w:r w:rsidR="003D3727">
        <w:t xml:space="preserve"> behavioural variation may be a key component of this. Furthermore, this demonstrates that experimentally</w:t>
      </w:r>
      <w:r w:rsidR="00463E81">
        <w:t xml:space="preserve"> 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3D3727">
        <w:t xml:space="preserve"> individual-level</w:t>
      </w:r>
      <w:r w:rsidR="00B87FB7">
        <w:t xml:space="preserve"> ecological variation in wild populations</w:t>
      </w:r>
      <w:r w:rsidR="003D3727">
        <w:t>.</w:t>
      </w:r>
    </w:p>
    <w:p w14:paraId="453ED676" w14:textId="566833F4" w:rsidR="00EE7E83" w:rsidRPr="00715FB4" w:rsidRDefault="00EE7E83" w:rsidP="002371C8"/>
    <w:p w14:paraId="6CA59044" w14:textId="01A2360F" w:rsidR="004113A1" w:rsidRPr="00715FB4" w:rsidRDefault="00C20BE5" w:rsidP="002371C8">
      <w:pPr>
        <w:rPr>
          <w:b/>
        </w:rPr>
      </w:pPr>
      <w:r>
        <w:rPr>
          <w:b/>
        </w:rPr>
        <w:t xml:space="preserve">Keywords </w:t>
      </w:r>
      <w:r w:rsidRPr="00C20BE5">
        <w:t>individualized niche</w:t>
      </w:r>
      <w:r>
        <w:t xml:space="preserve">, invasion, personality, boldness, exploration, </w:t>
      </w:r>
      <w:proofErr w:type="spellStart"/>
      <w:r>
        <w:t>Gobiidae</w:t>
      </w:r>
      <w:proofErr w:type="spellEnd"/>
    </w:p>
    <w:p w14:paraId="58F974E3" w14:textId="7C17F7AF" w:rsidR="00715FB4" w:rsidRPr="00715FB4" w:rsidRDefault="00B87FB7" w:rsidP="002371C8">
      <w:pPr>
        <w:pStyle w:val="Heading2"/>
      </w:pPr>
      <w:r w:rsidRPr="002371C8">
        <w:lastRenderedPageBreak/>
        <w:t>I</w:t>
      </w:r>
      <w:r w:rsidR="00715FB4" w:rsidRPr="002371C8">
        <w:t>ntroduction</w:t>
      </w:r>
    </w:p>
    <w:p w14:paraId="4B8659A8" w14:textId="623FD76D" w:rsidR="0044465E"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B930AF">
        <w:instrText xml:space="preserve"> ADDIN ZOTERO_ITEM CSL_CITATION {"citationID":"bvXYnLLV","properties":{"formattedCitation":"(R\\uc0\\u233{}ale et al., 2007; Wolf and Weissing, 2012)","plainCitation":"(Réale et al., 2007; Wolf and Weissing, 2012)","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B930AF">
        <w:instrText xml:space="preserve"> ADDIN ZOTERO_ITEM CSL_CITATION {"citationID":"GZ8Xyv3K","properties":{"formattedCitation":"(Nussey et al., 2007; Dingemanse et al., 2010)","plainCitation":"(Nussey et al., 2007; Dingemanse et al., 2010)","noteIndex":0},"citationItems":[{"id":4671,"uris":["http://zotero.org/users/5224473/items/XI7Y735T"],"uri":["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uri":["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e. animal personality) is commonly expressed across a wide range of taxa </w:t>
      </w:r>
      <w:r w:rsidR="0044465E">
        <w:fldChar w:fldCharType="begin"/>
      </w:r>
      <w:r w:rsidR="00B930AF">
        <w:instrText xml:space="preserve"> ADDIN ZOTERO_ITEM CSL_CITATION {"citationID":"5OlEt2fD","properties":{"formattedCitation":"(Gosling, 2008)","plainCitation":"(Gosling, 2008)","noteIndex":0},"citationItems":[{"id":135,"uris":["http://zotero.org/users/5224473/items/2YXPJ7UD"],"uri":["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risk-taking behaviour is often observed, where the terms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B930AF">
        <w:instrText xml:space="preserve"> ADDIN ZOTERO_ITEM CSL_CITATION {"citationID":"97Efj5r6","properties":{"formattedCitation":"(White et al., 2013)","plainCitation":"(White et al., 2013)","dontUpdate":true,"noteIndex":0},"citationItems":[{"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 direct predation risk </w:t>
      </w:r>
      <w:r w:rsidR="008512ED">
        <w:fldChar w:fldCharType="begin"/>
      </w:r>
      <w:r w:rsidR="00B930AF">
        <w:instrText xml:space="preserve"> ADDIN ZOTERO_ITEM CSL_CITATION {"citationID":"9ql6IMBK","properties":{"formattedCitation":"(R\\uc0\\u233{}ale et al., 2007)","plainCitation":"(Réale et al., 2007)","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B930AF">
        <w:instrText xml:space="preserve"> ADDIN ZOTERO_ITEM CSL_CITATION {"citationID":"BntnOVbl","properties":{"formattedCitation":"(Moran et al., 2020)","plainCitation":"(Moran et al., 2020)","noteIndex":0},"citationItems":[{"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7335D1">
        <w:t>As such, v</w:t>
      </w:r>
      <w:r w:rsidR="00F31610">
        <w:t xml:space="preserve">ariation in risk-taking can </w:t>
      </w:r>
      <w:r w:rsidR="007335D1">
        <w:t xml:space="preserve">be </w:t>
      </w:r>
      <w:r w:rsidR="00F31610">
        <w:t>associat</w:t>
      </w:r>
      <w:r w:rsidR="007335D1">
        <w:t>ed</w:t>
      </w:r>
      <w:r w:rsidR="00F31610">
        <w:t xml:space="preserve"> with</w:t>
      </w:r>
      <w:r w:rsidR="007335D1">
        <w:t xml:space="preserve"> differences </w:t>
      </w:r>
      <w:r w:rsidR="00F31610">
        <w:t xml:space="preserve">in </w:t>
      </w:r>
      <w:r w:rsidR="007335D1">
        <w:t>feeding behaviour</w:t>
      </w:r>
      <w:r w:rsidR="00F31610">
        <w:t xml:space="preserve"> and vulnerability</w:t>
      </w:r>
      <w:r w:rsidR="007335D1">
        <w:t xml:space="preserve"> to predation </w:t>
      </w:r>
      <w:r w:rsidR="007335D1">
        <w:fldChar w:fldCharType="begin"/>
      </w:r>
      <w:r w:rsidR="00B930AF">
        <w:instrText xml:space="preserve"> ADDIN ZOTERO_ITEM CSL_CITATION {"citationID":"NVnmxS58","properties":{"formattedCitation":"(Jolles et al., 2013, 2016; White et al., 2013)","plainCitation":"(Jolles et al., 2013, 2016; White et al., 2013)","noteIndex":0},"citationItems":[{"id":2368,"uris":["http://zotero.org/groups/2241010/items/2C6GC9HH"],"uri":["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uri":["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r w:rsidR="007335D1">
        <w:t xml:space="preserve">. Therefore, quantifying links between behavioural 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5B0DC378" w14:textId="0958D30D" w:rsidR="00CC2F21" w:rsidRDefault="00CC2F21" w:rsidP="002371C8">
      <w:pPr>
        <w:pStyle w:val="NormalWeb"/>
      </w:pPr>
    </w:p>
    <w:p w14:paraId="2DCC4A28" w14:textId="0302696B"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 xml:space="preserve">For an invasive species though, among 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B930AF">
        <w:instrText xml:space="preserve"> ADDIN ZOTERO_ITEM CSL_CITATION {"citationID":"RDs8N1Bo","properties":{"formattedCitation":"(Juette et al., 2014)","plainCitation":"(Juette et al., 2014)","noteIndex":0},"citationItems":[{"id":3337,"uris":["http://zotero.org/users/5224473/items/GW8WQL77"],"uri":["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4AD71A4E" w14:textId="691ABA26" w:rsidR="009C1DE4" w:rsidRDefault="009C1DE4" w:rsidP="002371C8">
      <w:r w:rsidRPr="009C1DE4">
        <w:lastRenderedPageBreak/>
        <w:t>A particular challenge to analysing individual level trophic state and behavioural variation, is the need to remove animals from their environment and conduct minor, although invasive procedures (</w:t>
      </w:r>
      <w:r w:rsidR="0042247F" w:rsidRPr="009C1DE4">
        <w:t>e.g.,</w:t>
      </w:r>
      <w:r w:rsidRPr="009C1DE4">
        <w:t xml:space="preserve"> gut content analysis, isotope analysis)</w:t>
      </w:r>
      <w:r w:rsidR="002371C8">
        <w:t>.</w:t>
      </w:r>
    </w:p>
    <w:p w14:paraId="6DF0D2E0" w14:textId="77777777" w:rsidR="00567FC4" w:rsidRDefault="00567FC4" w:rsidP="002371C8"/>
    <w:p w14:paraId="42EC0F14" w14:textId="4C157330" w:rsidR="006E3BBF" w:rsidRDefault="00567FC4" w:rsidP="002371C8">
      <w:r>
        <w:t>(</w:t>
      </w:r>
      <w:r w:rsidRPr="00567FC4">
        <w:t>carbon-12 – carbon-13; hereafter δ13C)</w:t>
      </w:r>
    </w:p>
    <w:p w14:paraId="472676A0" w14:textId="77777777" w:rsidR="00567FC4" w:rsidRDefault="00567FC4" w:rsidP="002371C8"/>
    <w:p w14:paraId="137CA2A7" w14:textId="3CBF937D" w:rsidR="003A32F8" w:rsidRDefault="003A32F8" w:rsidP="002371C8">
      <w:r>
        <w:t xml:space="preserve">The role of </w:t>
      </w:r>
      <w:r w:rsidR="00B300D7">
        <w:t xml:space="preserve">individual variation in ecological interactions is particularly pertinent to the round </w:t>
      </w:r>
      <w:commentRangeStart w:id="2"/>
      <w:r w:rsidR="00B300D7">
        <w:t>goby</w:t>
      </w:r>
      <w:commentRangeEnd w:id="2"/>
      <w:r w:rsidR="009F7DD8">
        <w:rPr>
          <w:rStyle w:val="CommentReference"/>
        </w:rPr>
        <w:commentReference w:id="2"/>
      </w:r>
      <w:r w:rsidR="00B300D7">
        <w:t xml:space="preserve"> (</w:t>
      </w:r>
    </w:p>
    <w:p w14:paraId="37AAEDB4" w14:textId="77777777" w:rsidR="003A32F8" w:rsidRDefault="003A32F8" w:rsidP="002371C8"/>
    <w:p w14:paraId="7C3567C0" w14:textId="6764CB3E" w:rsidR="006B792E" w:rsidRDefault="007335D1" w:rsidP="002371C8">
      <w:r>
        <w:t xml:space="preserve">There is a lack of studies that quantify how behaviour trait variation (i.e. risk-taking behaviour) translates to functional ecological variation in the wild. Therefore, the primary goal of this study is to </w:t>
      </w:r>
      <w:r w:rsidR="00B87FB7">
        <w:t>test</w:t>
      </w:r>
      <w:r>
        <w:t xml:space="preserve"> an approach to experimentally quantify both trophic state variation in animals in the wild, and individual behavioural variation in the laboratory in the same individuals. </w:t>
      </w:r>
      <w:r w:rsidR="0029383D">
        <w:t xml:space="preserve">Specific </w:t>
      </w:r>
      <w:r w:rsidR="00B87FB7">
        <w:t>we sought to</w:t>
      </w:r>
      <w:r w:rsidR="00567FC4">
        <w:t xml:space="preserve"> q</w:t>
      </w:r>
      <w:r w:rsidR="00567FC4" w:rsidRPr="0042247F">
        <w:t xml:space="preserve">uantify </w:t>
      </w:r>
      <w:r w:rsidR="00567FC4">
        <w:t xml:space="preserve">among individual </w:t>
      </w:r>
      <w:r w:rsidR="00567FC4" w:rsidRPr="0042247F">
        <w:t xml:space="preserve">variation </w:t>
      </w:r>
      <w:r w:rsidR="00567FC4">
        <w:t>in bold-exploratory</w:t>
      </w:r>
      <w:r w:rsidR="00567FC4" w:rsidRPr="0042247F">
        <w:t xml:space="preserve"> behavioural traits and the trophic state in an established wild goby population</w:t>
      </w:r>
      <w:r w:rsidR="00567FC4">
        <w:t xml:space="preserve">. We predicted that round gobies </w:t>
      </w:r>
      <w:r w:rsidR="00607A47">
        <w:t xml:space="preserve">would </w:t>
      </w:r>
      <w:r w:rsidR="00567FC4">
        <w:t>show among</w:t>
      </w:r>
      <w:r w:rsidR="00607A47">
        <w:t>-</w:t>
      </w:r>
      <w:r w:rsidR="00567FC4">
        <w:t xml:space="preserve">individual variation in behavioural variables in bold-exploratory assays (activity, edge use, and emergence-exploration latencies), as well as among-individual </w:t>
      </w:r>
      <w:r w:rsidR="00607A47">
        <w:t xml:space="preserve">variation in trophic state (i.e. in </w:t>
      </w:r>
      <w:r w:rsidR="00607A47" w:rsidRPr="00567FC4">
        <w:t>δ13C</w:t>
      </w:r>
      <w:r w:rsidR="00607A47">
        <w:t xml:space="preserve"> and δ15N values)</w:t>
      </w:r>
      <w:r w:rsidR="00567FC4">
        <w:t xml:space="preserve">. </w:t>
      </w:r>
      <w:r w:rsidR="00B87FB7">
        <w:t xml:space="preserve">We </w:t>
      </w:r>
      <w:r w:rsidR="00801028">
        <w:t xml:space="preserve">also </w:t>
      </w:r>
      <w:r w:rsidR="00B87FB7">
        <w:t xml:space="preserve">conducted </w:t>
      </w:r>
      <w:r w:rsidR="00607A47">
        <w:t xml:space="preserve">two </w:t>
      </w:r>
      <w:r w:rsidR="00B87FB7">
        <w:t xml:space="preserve">additional </w:t>
      </w:r>
      <w:r w:rsidR="00607A47">
        <w:t>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First, we</w:t>
      </w:r>
      <w:r w:rsidR="00B87FB7">
        <w:t xml:space="preserve"> </w:t>
      </w:r>
      <w:r w:rsidR="00607A47">
        <w:t>calculated correlations-covariation between individual isotopic values and round personality traits (i.e. those that show among-individual variation)</w:t>
      </w:r>
      <w:r w:rsidR="00801028">
        <w:t xml:space="preserve"> to identify traits that were related to their trophic interaction</w:t>
      </w:r>
      <w:r w:rsidR="00607A47">
        <w:t>. Second, we use</w:t>
      </w:r>
      <w:r w:rsidR="00801028">
        <w:t xml:space="preserve"> stable</w:t>
      </w:r>
      <w:r w:rsidR="00607A47">
        <w:t xml:space="preserve"> isotopic analysis </w:t>
      </w:r>
      <w:r w:rsidR="002371C8">
        <w:t xml:space="preserve">(‘SIA’) </w:t>
      </w:r>
      <w:r w:rsidR="00607A47">
        <w:t xml:space="preserve">of round goby prey species and mixing models to quantify the relative contributions of prey taxa to round goby </w:t>
      </w:r>
      <w:proofErr w:type="gramStart"/>
      <w:r w:rsidR="00607A47">
        <w:t>diets, and</w:t>
      </w:r>
      <w:proofErr w:type="gramEnd"/>
      <w:r w:rsidR="00607A47">
        <w:t xml:space="preserve"> explore how individual behavioural variation may </w:t>
      </w:r>
      <w:r w:rsidR="00801028">
        <w:t>affect the round gobies impacts on prey</w:t>
      </w:r>
      <w:r w:rsidR="00607A47">
        <w:t>.</w:t>
      </w:r>
    </w:p>
    <w:p w14:paraId="4D992CFB" w14:textId="23C89780" w:rsidR="006B792E" w:rsidRPr="00F70C37" w:rsidRDefault="00552D36" w:rsidP="002371C8">
      <w:pPr>
        <w:pStyle w:val="Heading2"/>
      </w:pPr>
      <w:r>
        <w:lastRenderedPageBreak/>
        <w:t>Methods</w:t>
      </w:r>
    </w:p>
    <w:p w14:paraId="002240F3" w14:textId="2674645F" w:rsidR="00F460CE" w:rsidRPr="001F37CB" w:rsidRDefault="00F460CE" w:rsidP="001F37CB">
      <w:pPr>
        <w:pStyle w:val="Heading3"/>
      </w:pPr>
      <w:r w:rsidRPr="001F37CB">
        <w:t>Field Sampling</w:t>
      </w:r>
    </w:p>
    <w:p w14:paraId="7B0D26E1" w14:textId="563C9B6D" w:rsidR="00F70C37" w:rsidRPr="00F70C37" w:rsidRDefault="00F70C37" w:rsidP="002371C8">
      <w:r w:rsidRPr="00F70C37">
        <w:t>To quantify behavioural and trophic variation in a well-established invasive population, both round gobies and their potential prey community were sampled over 16-17 June 2020 from a shallow brackish estuary (</w:t>
      </w:r>
      <w:proofErr w:type="spellStart"/>
      <w:r w:rsidRPr="00F70C37">
        <w:t>Guldborgsund</w:t>
      </w:r>
      <w:proofErr w:type="spellEnd"/>
      <w:r w:rsidRPr="00F70C37">
        <w:t xml:space="preserve">, 54.69645°, 11.84067°, Fig 1). </w:t>
      </w:r>
      <w:proofErr w:type="spellStart"/>
      <w:r w:rsidRPr="00F70C37">
        <w:t>Guldborgsund</w:t>
      </w:r>
      <w:proofErr w:type="spellEnd"/>
      <w:r w:rsidRPr="00F70C37">
        <w:t xml:space="preserve"> is one of the first Danish marine areas invaded by the round goby, first being observed ~2009, so can be considered a well-established population characterised by high population density where gobies are likely to experience strong intraspecific competition</w:t>
      </w:r>
      <w:r>
        <w:t xml:space="preserve"> </w:t>
      </w:r>
      <w:r w:rsidRPr="00F70C37">
        <w:fldChar w:fldCharType="begin"/>
      </w:r>
      <w:r w:rsidRPr="00F70C37">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F70C37">
        <w:fldChar w:fldCharType="separate"/>
      </w:r>
      <w:r w:rsidRPr="00F70C37">
        <w:t>(Azour et al., 2015)</w:t>
      </w:r>
      <w:r w:rsidRPr="00F70C37">
        <w:fldChar w:fldCharType="end"/>
      </w:r>
      <w:r w:rsidRPr="00F70C37">
        <w:t>.</w:t>
      </w:r>
    </w:p>
    <w:p w14:paraId="5A3B59DE" w14:textId="77777777" w:rsidR="00F70C37" w:rsidRPr="00F70C37" w:rsidRDefault="00F70C37" w:rsidP="002371C8"/>
    <w:p w14:paraId="23487B86" w14:textId="61F75B78" w:rsidR="00625A40" w:rsidRDefault="00625A40" w:rsidP="002371C8">
      <w:r>
        <w:rPr>
          <w:iCs/>
        </w:rPr>
        <w:t xml:space="preserve">Round gobies were collected </w:t>
      </w:r>
      <w:r w:rsidR="00F70C37">
        <w:t xml:space="preserve">from </w:t>
      </w:r>
      <w:r w:rsidR="00361CAF">
        <w:t>a</w:t>
      </w:r>
      <w:r>
        <w:t xml:space="preserve"> coast</w:t>
      </w:r>
      <w:r w:rsidR="003473D9">
        <w:t>al estuarine</w:t>
      </w:r>
      <w:r>
        <w:t xml:space="preserve"> habitat</w:t>
      </w:r>
      <w:r w:rsidR="00E71251">
        <w:t xml:space="preserve"> within the shallow brackish estuary</w:t>
      </w:r>
      <w:r w:rsidR="00361CAF">
        <w:t xml:space="preserve">, </w:t>
      </w:r>
      <w:r w:rsidR="00361CAF">
        <w:rPr>
          <w:iCs/>
        </w:rPr>
        <w:t xml:space="preserve">over a </w:t>
      </w:r>
      <w:r w:rsidR="00361CAF">
        <w:t>2 ha (100 x 200 m, depth &lt; 2.0 m, sandy with scattered-boulder substrate)</w:t>
      </w:r>
      <w:r w:rsidR="00E71251">
        <w:t xml:space="preserve">. </w:t>
      </w:r>
      <w:r w:rsidR="003473D9">
        <w:t xml:space="preserve">Round gobies occupy </w:t>
      </w:r>
      <w:r w:rsidR="00361CAF">
        <w:t>shallow rock</w:t>
      </w:r>
      <w:r w:rsidR="003473D9">
        <w:t xml:space="preserve"> habitats over the Spring-Summer breeding period </w:t>
      </w:r>
      <w:r w:rsidR="003473D9">
        <w:fldChar w:fldCharType="begin"/>
      </w:r>
      <w:r w:rsidR="00B930AF">
        <w:instrText xml:space="preserve"> ADDIN ZOTERO_ITEM CSL_CITATION {"citationID":"FPfawlHG","properties":{"formattedCitation":"(Marentette et al., 2011)","plainCitation":"(Marentette et al., 2011)","noteIndex":0},"citationItems":[{"id":3279,"uris":["http://zotero.org/users/5224473/items/U5X5B4XK"],"uri":["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fldChar w:fldCharType="separate"/>
      </w:r>
      <w:r w:rsidR="00361CAF" w:rsidRPr="00361CAF">
        <w:t>(Marentette et al., 2011)</w:t>
      </w:r>
      <w:r w:rsidR="003473D9">
        <w:fldChar w:fldCharType="end"/>
      </w:r>
      <w:r w:rsidR="003473D9">
        <w:t>, and are particularly active in April – June</w:t>
      </w:r>
      <w:r w:rsidR="00361CAF">
        <w:t xml:space="preserve"> </w:t>
      </w:r>
      <w:r w:rsidR="00361CAF">
        <w:fldChar w:fldCharType="begin"/>
      </w:r>
      <w:r w:rsidR="00B930AF">
        <w:instrText xml:space="preserve"> ADDIN ZOTERO_ITEM CSL_CITATION {"citationID":"O246Janv","properties":{"formattedCitation":"(Brauer et al., 2020)","plainCitation":"(Brauer et al., 2020)","noteIndex":0},"citationItems":[{"id":243,"uris":["http://zotero.org/users/5224473/items/CJPEFTC3"],"uri":["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fldChar w:fldCharType="separate"/>
      </w:r>
      <w:r w:rsidR="00361CAF" w:rsidRPr="00361CAF">
        <w:t>(Brauer et al., 2020)</w:t>
      </w:r>
      <w:r w:rsidR="00361CAF">
        <w:fldChar w:fldCharType="end"/>
      </w:r>
      <w:r w:rsidR="003473D9">
        <w:t>.</w:t>
      </w:r>
      <w:r w:rsidR="00361CAF">
        <w:t xml:space="preserve"> Gobies may show high site affinity, particularly around rocky structures </w:t>
      </w:r>
      <w:r w:rsidR="00361CAF">
        <w:fldChar w:fldCharType="begin"/>
      </w:r>
      <w:r w:rsidR="00B930AF">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uri":["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uri":["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fldChar w:fldCharType="separate"/>
      </w:r>
      <w:r w:rsidR="00B930AF" w:rsidRPr="00B930AF">
        <w:t>(Lynch and Mensinger, 2012; Christoffersen et al., 2019)</w:t>
      </w:r>
      <w:r w:rsidR="00361CAF">
        <w:fldChar w:fldCharType="end"/>
      </w:r>
      <w:r w:rsidR="00361CAF">
        <w:t xml:space="preserve">. </w:t>
      </w:r>
      <w:r>
        <w:t>A</w:t>
      </w:r>
      <w:r w:rsidRPr="00223CBF">
        <w:t xml:space="preserve">s </w:t>
      </w:r>
      <w:r w:rsidRPr="00D04675">
        <w:t xml:space="preserve">tissue isotopes reflect assimilation of prey isotope ratios over a period of weeks to months </w:t>
      </w:r>
      <w:r w:rsidRPr="00D04675">
        <w:fldChar w:fldCharType="begin"/>
      </w:r>
      <w:r w:rsidR="00B930AF">
        <w:instrText xml:space="preserve"> ADDIN ZOTERO_ITEM CSL_CITATION {"citationID":"0RUu3isH","properties":{"formattedCitation":"(Thomas and Crowther, 2015)","plainCitation":"(Thomas and Crowther, 2015)","noteIndex":0},"citationItems":[{"id":4020,"uris":["http://zotero.org/users/5224473/items/2R25IH5U"],"uri":["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Pr="00D04675">
        <w:fldChar w:fldCharType="separate"/>
      </w:r>
      <w:r w:rsidRPr="00D04675">
        <w:t>(Thomas and Crowther, 2015)</w:t>
      </w:r>
      <w:r w:rsidRPr="00D04675">
        <w:fldChar w:fldCharType="end"/>
      </w:r>
      <w:r w:rsidRPr="00D04675">
        <w:t>, it</w:t>
      </w:r>
      <w:r w:rsidRPr="00223CBF">
        <w:t xml:space="preserve"> is assumed that isotopic variation reflects their diet within </w:t>
      </w:r>
      <w:proofErr w:type="spellStart"/>
      <w:r w:rsidR="00361CAF" w:rsidRPr="007F2BE6">
        <w:t>Guldborgsund</w:t>
      </w:r>
      <w:proofErr w:type="spellEnd"/>
      <w:r>
        <w:t>.</w:t>
      </w:r>
    </w:p>
    <w:p w14:paraId="02D21BEF" w14:textId="5D6E1309" w:rsidR="00361CAF" w:rsidRDefault="00361CAF" w:rsidP="002371C8"/>
    <w:p w14:paraId="62DD1E9A" w14:textId="5DB3B317" w:rsidR="00361CAF" w:rsidRDefault="00361CAF" w:rsidP="002371C8">
      <w:r>
        <w:t>Fish</w:t>
      </w:r>
      <w:r w:rsidR="00E05137">
        <w:t xml:space="preserve"> were collected using a combination of </w:t>
      </w:r>
      <w:r w:rsidR="003E6FCC">
        <w:t xml:space="preserve">fyke nets </w:t>
      </w:r>
      <w:r w:rsidR="003E6FCC" w:rsidRPr="003E6FCC">
        <w:rPr>
          <w:highlight w:val="yellow"/>
        </w:rPr>
        <w:t>(… m, … mm mesh size</w:t>
      </w:r>
      <w:r w:rsidR="003E6FCC">
        <w:t xml:space="preserve">), and baited traps (box </w:t>
      </w:r>
      <w:r w:rsidR="00215F9A">
        <w:rPr>
          <w:highlight w:val="yellow"/>
        </w:rPr>
        <w:t>44</w:t>
      </w:r>
      <w:r w:rsidR="003E6FCC" w:rsidRPr="003E6FCC">
        <w:rPr>
          <w:highlight w:val="yellow"/>
        </w:rPr>
        <w:t xml:space="preserve"> x … x … cm, … mesh size</w:t>
      </w:r>
      <w:r w:rsidR="003E6FCC">
        <w:t xml:space="preserve">, cylinder </w:t>
      </w:r>
      <w:r w:rsidR="00215F9A">
        <w:rPr>
          <w:highlight w:val="yellow"/>
        </w:rPr>
        <w:t>60 x 30</w:t>
      </w:r>
      <w:r w:rsidR="003E6FCC" w:rsidRPr="003E6FCC">
        <w:rPr>
          <w:highlight w:val="yellow"/>
        </w:rPr>
        <w:t xml:space="preserve"> cm, … mesh size</w:t>
      </w:r>
      <w:r w:rsidR="003E6FCC">
        <w:t xml:space="preserve">), to minimise personality biased sampling </w:t>
      </w:r>
      <w:r w:rsidR="003E6FCC">
        <w:fldChar w:fldCharType="begin"/>
      </w:r>
      <w:r w:rsidR="00B930AF">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uri":["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uri":["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3E6FCC">
        <w:t xml:space="preserve">. </w:t>
      </w:r>
      <w:r w:rsidR="00C635B8">
        <w:t xml:space="preserve">Eight replicate sets of nets were deployed for 24 hours, even spaced across the sampling area (Fig. 1). </w:t>
      </w:r>
      <w:r w:rsidR="003E6FCC">
        <w:t>Active sampling via push nets (</w:t>
      </w:r>
      <w:r w:rsidR="003E6FCC" w:rsidRPr="003E6FCC">
        <w:t>width 65cm, mesh size 1</w:t>
      </w:r>
      <w:r w:rsidR="003E6FCC">
        <w:t xml:space="preserve">0 mm) was also attempted but was </w:t>
      </w:r>
      <w:r w:rsidR="008952AB">
        <w:t xml:space="preserve">unsuccessful, although passive sampling alone has previously performed well at capturing unbiased samples in round gobies </w:t>
      </w:r>
      <w:r w:rsidR="008952AB">
        <w:fldChar w:fldCharType="begin"/>
      </w:r>
      <w:r w:rsidR="00B930AF">
        <w:instrText xml:space="preserve"> ADDIN ZOTERO_ITEM CSL_CITATION {"citationID":"GW9tXbDK","properties":{"formattedCitation":"(Thorlacius et al., 2015)","plainCitation":"(Thorlacius et al., 2015)","noteIndex":0},"citationItems":[{"id":3328,"uris":["http://zotero.org/users/5224473/items/HZXQNCHD"],"uri":["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gt; 80 mm total </w:t>
      </w:r>
      <w:r w:rsidR="00C635B8">
        <w:lastRenderedPageBreak/>
        <w:t xml:space="preserve">length (TL) were targeted for individual behavioural/ trophic analysis, as round gobies above this size have developed the </w:t>
      </w:r>
      <w:r w:rsidR="00F66907">
        <w:t xml:space="preserve">adult </w:t>
      </w:r>
      <w:r w:rsidR="00C635B8">
        <w:t xml:space="preserve">morphological features required for feeding </w:t>
      </w:r>
      <w:r w:rsidR="00F66907">
        <w:t xml:space="preserve">appropriate </w:t>
      </w:r>
      <w:r w:rsidR="00C635B8">
        <w:t xml:space="preserve">on </w:t>
      </w:r>
      <w:proofErr w:type="spellStart"/>
      <w:r w:rsidR="00C635B8">
        <w:t>hardbodied</w:t>
      </w:r>
      <w:proofErr w:type="spellEnd"/>
      <w:r w:rsidR="00C635B8">
        <w:t xml:space="preserve"> prey (i.e. gastropods, bivalves, </w:t>
      </w:r>
      <w:r w:rsidR="00C635B8">
        <w:fldChar w:fldCharType="begin"/>
      </w:r>
      <w:r w:rsidR="00B930AF">
        <w:instrText xml:space="preserve"> ADDIN ZOTERO_ITEM CSL_CITATION {"citationID":"obPQbTWx","properties":{"formattedCitation":"(Andraso et al., 2011)","plainCitation":"(Andraso et al., 2011)","noteIndex":0},"citationItems":[{"id":3962,"uris":["http://zotero.org/users/5224473/items/FJ28J7UL"],"uri":["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p>
    <w:p w14:paraId="3526FE01" w14:textId="77777777" w:rsidR="00625A40" w:rsidRPr="007F2BE6" w:rsidRDefault="00625A40" w:rsidP="002371C8"/>
    <w:p w14:paraId="33EB4F6B" w14:textId="2F6B8383" w:rsidR="00625A40" w:rsidRDefault="00625A40" w:rsidP="002371C8">
      <w:r w:rsidRPr="007F2BE6">
        <w:t xml:space="preserve">Fish were transported to DTU Aqua fish stable facility (Lyngby, Denmark) and maintained under in a </w:t>
      </w:r>
      <w:r w:rsidR="008952AB">
        <w:t>12:12 hr</w:t>
      </w:r>
      <w:r w:rsidRPr="007F2BE6">
        <w:t xml:space="preserve"> </w:t>
      </w:r>
      <w:proofErr w:type="spellStart"/>
      <w:proofErr w:type="gramStart"/>
      <w:r w:rsidR="008952AB">
        <w:t>light</w:t>
      </w:r>
      <w:r w:rsidRPr="007F2BE6">
        <w:t>:</w:t>
      </w:r>
      <w:r w:rsidR="008952AB">
        <w:t>dark</w:t>
      </w:r>
      <w:proofErr w:type="spellEnd"/>
      <w:proofErr w:type="gramEnd"/>
      <w:r w:rsidRPr="007F2BE6">
        <w:t xml:space="preserve"> cycle, at 10 ± 1 °C and 16 ± 1 ppt salinity, and fed to satiation three times per week with commercial high-nutrition pellet fish feed </w:t>
      </w:r>
      <w:r w:rsidRPr="008952AB">
        <w:rPr>
          <w:highlight w:val="yellow"/>
        </w:rPr>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B930AF">
        <w:instrText xml:space="preserve"> ADDIN ZOTERO_ITEM CSL_CITATION {"citationID":"d0W1TFL9","properties":{"formattedCitation":"(Feistel et al., 2010)","plainCitation":"(Feistel et al., 2010)","noteIndex":0},"citationItems":[{"id":4300,"uris":["http://zotero.org/users/5224473/items/DSV9W8QI"],"uri":["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Pr="007F2BE6">
        <w:t xml:space="preserve"> is well within the osmoregulatory tolerance of the species</w:t>
      </w:r>
      <w:r w:rsidR="008952AB">
        <w:t xml:space="preserve"> </w:t>
      </w:r>
      <w:hyperlink r:id="rId12" w:history="1">
        <w:r w:rsidR="007E0B22">
          <w:rPr>
            <w:rStyle w:val="Hyperlink"/>
          </w:rPr>
          <w:fldChar w:fldCharType="begin"/>
        </w:r>
        <w:r w:rsidR="008B1465">
          <w:rPr>
            <w:rStyle w:val="Hyperlink"/>
          </w:rPr>
          <w:instrText xml:space="preserve"> ADDIN ZOTERO_ITEM CSL_CITATION {"citationID":"EYZJOLpD","properties":{"formattedCitation":"(Behrens et al., 2017; Puntila-Dodd et al., 2021)","plainCitation":"(Behrens et al., 2017; Puntila-Dodd et al., 2021)","noteIndex":0},"citationItems":[{"id":3313,"uris":["http://zotero.org/users/5224473/items/8D3XS293"],"uri":["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uri":["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7E0B22">
          <w:rPr>
            <w:rStyle w:val="Hyperlink"/>
          </w:rPr>
          <w:fldChar w:fldCharType="separate"/>
        </w:r>
        <w:r w:rsidR="008B1465" w:rsidRPr="008B1465">
          <w:t>(Behrens et al., 2017; Puntila-Dodd et al., 2021)</w:t>
        </w:r>
        <w:r w:rsidR="007E0B22">
          <w:rPr>
            <w:rStyle w:val="Hyperlink"/>
          </w:rPr>
          <w:fldChar w:fldCharType="end"/>
        </w:r>
      </w:hyperlink>
    </w:p>
    <w:p w14:paraId="6109000D" w14:textId="77777777" w:rsidR="007E0B22" w:rsidRDefault="007E0B22" w:rsidP="002371C8"/>
    <w:p w14:paraId="302F7DC2" w14:textId="4DE5B41F" w:rsidR="00F460CE" w:rsidRDefault="00625A40" w:rsidP="002371C8">
      <w:r>
        <w:t xml:space="preserve">Prey fauna were sampled using a combination of methods to ensure a cross-section of the mobile and sessile fauna </w:t>
      </w:r>
      <w:r w:rsidR="0092622B">
        <w:t>community were represented. Sampling</w:t>
      </w:r>
      <w:r>
        <w:t xml:space="preserve"> </w:t>
      </w:r>
      <w:commentRangeStart w:id="3"/>
      <w:r>
        <w:t>included</w:t>
      </w:r>
      <w:commentRangeEnd w:id="3"/>
      <w:r>
        <w:rPr>
          <w:rStyle w:val="CommentReference"/>
        </w:rPr>
        <w:commentReference w:id="3"/>
      </w:r>
      <w:r>
        <w:t xml:space="preserve">: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92622B" w:rsidRPr="0092622B">
        <w:rPr>
          <w:highlight w:val="yellow"/>
        </w:rPr>
        <w:t>… cm</w:t>
      </w:r>
      <w:r w:rsidR="0092622B">
        <w:t xml:space="preserve">); </w:t>
      </w:r>
      <w:r w:rsidR="00535396">
        <w:t>push net</w:t>
      </w:r>
      <w:r w:rsidR="00A30900">
        <w:t xml:space="preserve"> samples</w:t>
      </w:r>
      <w:r w:rsidR="0092622B">
        <w:t xml:space="preserve"> (net width 65 cm, mesh size 1cm); quadrat samples (hand/paint scraper collections of all benthic fauna within 50 x 50 cm quadrats); and baited box/cylinder traps (as described above). These were chosen to so that sampl</w:t>
      </w:r>
      <w:r w:rsidR="00A30900">
        <w:t xml:space="preserve">ing would capture </w:t>
      </w:r>
      <w:r w:rsidR="0092622B">
        <w:t>benthic infauna, sessile fauna and mobile fauna. Samples were rinsed through a 0.5 mm sieve and rinsed with deionised water. One of each sample type was collected at each of the e</w:t>
      </w:r>
      <w:r w:rsidR="00CB1D5D">
        <w:t>ight r</w:t>
      </w:r>
      <w:r w:rsidR="0092622B">
        <w:t xml:space="preserve">eplicate </w:t>
      </w:r>
      <w:r w:rsidR="0092622B" w:rsidRPr="0092622B">
        <w:t>sampling points within the sampling area (Fig. 1)</w:t>
      </w:r>
      <w:r w:rsidR="00F460CE">
        <w:t xml:space="preserve">. </w:t>
      </w:r>
    </w:p>
    <w:p w14:paraId="16417BC9" w14:textId="77777777" w:rsidR="00F460CE" w:rsidRDefault="00F460CE" w:rsidP="002371C8"/>
    <w:p w14:paraId="2D03F041" w14:textId="4E3EFBA3" w:rsidR="00625A40" w:rsidRDefault="00F460CE" w:rsidP="002371C8">
      <w:r>
        <w:t xml:space="preserve">Samples of primary producers were also collected provide additional context to </w:t>
      </w:r>
      <w:r w:rsidR="00F70C37">
        <w:t xml:space="preserve">any observed </w:t>
      </w:r>
      <w:r>
        <w:t>isotopic variation</w:t>
      </w:r>
      <w:r w:rsidR="000564EC">
        <w:t xml:space="preserve">. This includes three replicate samples were collected by hand of dominant </w:t>
      </w:r>
      <w:proofErr w:type="gramStart"/>
      <w:r w:rsidR="000564EC">
        <w:t>algae</w:t>
      </w:r>
      <w:proofErr w:type="gramEnd"/>
      <w:r w:rsidR="00F36761">
        <w:t xml:space="preserve"> types</w:t>
      </w:r>
      <w:r w:rsidR="000564EC">
        <w:t xml:space="preserve">. Coarse organic matter water taken from core and quadrat samples, which was primarily from woody or leaf terrestrial/riparian vegetation. </w:t>
      </w:r>
      <w:r w:rsidR="00F36761">
        <w:t xml:space="preserve">To represent the phytoplankton </w:t>
      </w:r>
      <w:r w:rsidR="000564EC">
        <w:t>community</w:t>
      </w:r>
      <w:r w:rsidR="00F36761">
        <w:t>, three replicate samples</w:t>
      </w:r>
      <w:r w:rsidR="000564EC">
        <w:t xml:space="preserve"> were taken </w:t>
      </w:r>
      <w:r w:rsidR="00F36761">
        <w:t xml:space="preserve">of fine </w:t>
      </w:r>
      <w:proofErr w:type="gramStart"/>
      <w:r w:rsidR="00F36761">
        <w:t>particular organic</w:t>
      </w:r>
      <w:proofErr w:type="gramEnd"/>
      <w:r w:rsidR="00F36761">
        <w:t xml:space="preserve"> matter (FPOM)</w:t>
      </w:r>
      <w:r w:rsidR="000564EC">
        <w:t xml:space="preserve">, </w:t>
      </w:r>
      <w:r w:rsidR="00F36761">
        <w:lastRenderedPageBreak/>
        <w:t>using water collected from the deepest area or the sampling area (depth approx. 2 m)</w:t>
      </w:r>
      <w:r w:rsidR="00D74E62">
        <w:t>. Water was</w:t>
      </w:r>
      <w:r w:rsidR="00F36761">
        <w:t xml:space="preserve"> pre-filtered through a 47</w:t>
      </w:r>
      <w:r w:rsidR="00F36761" w:rsidRPr="00F36761">
        <w:t xml:space="preserve"> µm</w:t>
      </w:r>
      <w:r w:rsidR="00F36761">
        <w:t xml:space="preserve"> sieve and vacuum</w:t>
      </w:r>
      <w:r w:rsidR="00F36761" w:rsidRPr="00F36761">
        <w:t xml:space="preserve"> </w:t>
      </w:r>
      <w:r w:rsidR="00D74E62">
        <w:t>filtered 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D74E62">
        <w:t>). All samples/packed filters were then frozen (-40 °C) before further processing and analysis.</w:t>
      </w:r>
    </w:p>
    <w:p w14:paraId="12FAF3F5" w14:textId="77777777" w:rsidR="00F460CE" w:rsidRPr="0092622B" w:rsidRDefault="00F460CE" w:rsidP="002371C8"/>
    <w:p w14:paraId="75AA7363" w14:textId="7F723C3F" w:rsidR="004A5CE3" w:rsidRDefault="004A5CE3" w:rsidP="001F37CB">
      <w:pPr>
        <w:pStyle w:val="Heading3"/>
      </w:pPr>
      <w:r w:rsidRPr="001F37CB">
        <w:t>Tagging</w:t>
      </w:r>
      <w:r>
        <w:t xml:space="preserve"> and fin clips</w:t>
      </w:r>
    </w:p>
    <w:p w14:paraId="7CF8FADB" w14:textId="26AF2514" w:rsidR="008B1465" w:rsidRDefault="00074315" w:rsidP="002371C8">
      <w:r>
        <w:t xml:space="preserve">Tissue samples were taken from </w:t>
      </w:r>
      <w:r w:rsidR="00096FC3">
        <w:t>round gobies</w:t>
      </w:r>
      <w:r>
        <w:t>, and individuals</w:t>
      </w:r>
      <w:r w:rsidR="00096FC3">
        <w:t xml:space="preserve"> were tagged </w:t>
      </w:r>
      <w:r>
        <w:t>two days after returning to the laboratory</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xml:space="preserve">.) were injected into abdominal cavities with a syringe implanter (MK25, </w:t>
      </w:r>
      <w:proofErr w:type="spellStart"/>
      <w:r w:rsidR="00FC6180">
        <w:t>Biomark</w:t>
      </w:r>
      <w:proofErr w:type="spellEnd"/>
      <w:r w:rsidR="00FC6180" w:rsidRPr="00FC6180">
        <w:t xml:space="preserve"> Inc.</w:t>
      </w:r>
      <w:r w:rsidR="00FC6180">
        <w:t>)</w:t>
      </w:r>
      <w:r w:rsidR="006E0177">
        <w:t xml:space="preserve"> </w:t>
      </w:r>
      <w:r w:rsidR="00FC6180">
        <w:t>following</w:t>
      </w:r>
      <w:r w:rsidR="001B003E">
        <w:t xml:space="preserve"> standard procedures </w:t>
      </w:r>
      <w:r w:rsidR="001B003E">
        <w:fldChar w:fldCharType="begin"/>
      </w:r>
      <w:r w:rsidR="001B003E">
        <w:instrText xml:space="preserve"> ADDIN ZOTERO_ITEM CSL_CITATION {"citationID":"ATBQcdjt","properties":{"formattedCitation":"(J\\uc0\\u248{}rgensen et al., 2017)","plainCitation":"(Jørgensen et al., 2017)","noteIndex":0},"citationItems":[{"id":3958,"uris":["http://zotero.org/users/5224473/items/XRSL4QK2"],"uri":["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Jørgensen et al., 2017)</w:t>
      </w:r>
      <w:r w:rsidR="001B003E">
        <w:fldChar w:fldCharType="end"/>
      </w:r>
      <w:r w:rsidR="00FC6180">
        <w:t>.</w:t>
      </w:r>
      <w:r>
        <w:t xml:space="preserve"> R</w:t>
      </w:r>
      <w:r w:rsidR="001B003E">
        <w:t xml:space="preserve">ound gobies cope </w:t>
      </w:r>
      <w:r>
        <w:t xml:space="preserve">well </w:t>
      </w:r>
      <w:r w:rsidR="001B003E">
        <w:t xml:space="preserve">with internal </w:t>
      </w:r>
      <w:r>
        <w:t xml:space="preserve">tagging, showing no effects on survival and growth due to PIT tagging </w:t>
      </w:r>
      <w:r>
        <w:fldChar w:fldCharType="begin"/>
      </w:r>
      <w:r>
        <w:instrText xml:space="preserve"> ADDIN ZOTERO_ITEM CSL_CITATION {"citationID":"BNXCEjuQ","properties":{"formattedCitation":"(Ruetz et al., 2006)","plainCitation":"(Ruetz et al., 2006)","noteIndex":0},"citationItems":[{"id":3886,"uris":["http://zotero.org/users/5224473/items/ID9J7LF4"],"uri":["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schema":"https://github.com/citation-style-language/schema/raw/master/csl-citation.json"} </w:instrText>
      </w:r>
      <w:r>
        <w:fldChar w:fldCharType="separate"/>
      </w:r>
      <w:r w:rsidRPr="00074315">
        <w:t>(Ruetz et al., 2006)</w:t>
      </w:r>
      <w:r>
        <w:fldChar w:fldCharType="end"/>
      </w:r>
      <w:r>
        <w:t xml:space="preserve">. Caudal fin tissue samples were taken </w:t>
      </w:r>
      <w:r w:rsidR="00B87FB7">
        <w:t>concurrently with tagging</w:t>
      </w:r>
      <w:r>
        <w:t>, as a non-</w:t>
      </w:r>
      <w:r w:rsidR="008B1465">
        <w:t>lethal</w:t>
      </w:r>
      <w:r>
        <w:t xml:space="preserve"> method for </w:t>
      </w:r>
      <w:r w:rsidR="008B1465">
        <w:t xml:space="preserve">obtaining </w:t>
      </w:r>
      <w:r w:rsidR="00B87FB7">
        <w:t xml:space="preserve">individually identifiable </w:t>
      </w:r>
      <w:r w:rsidR="008B1465">
        <w:t xml:space="preserve">isotopic samples </w:t>
      </w:r>
      <w:r w:rsidR="008B1465">
        <w:fldChar w:fldCharType="begin"/>
      </w:r>
      <w:r w:rsidR="008B1465">
        <w:instrText xml:space="preserve"> ADDIN ZOTERO_ITEM CSL_CITATION {"citationID":"nTgy69uX","properties":{"formattedCitation":"(Hayden et al., 2015; Britton and Busst, 2018)","plainCitation":"(Hayden et al., 2015; Britton and Busst, 2018)","noteIndex":0},"citationItems":[{"id":3212,"uris":["http://zotero.org/users/5224473/items/WNSAZQ8U"],"uri":["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uri":["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The extreme outer edge of fins </w:t>
      </w:r>
      <w:proofErr w:type="gramStart"/>
      <w:r w:rsidR="008B1465">
        <w:t>were</w:t>
      </w:r>
      <w:proofErr w:type="gramEnd"/>
      <w:r w:rsidR="008B1465">
        <w:t xml:space="preserve"> taken using surgical scissors, and separated into three replicate samples per individual and stored individually prior to analysis. Although either procedure is not expected to </w:t>
      </w:r>
      <w:r w:rsidR="00B87FB7">
        <w:t>influence</w:t>
      </w:r>
      <w:r w:rsidR="008B1465">
        <w:t xml:space="preserve"> of behavioural trait measurements, the combination of procedures may cause additional stress, therefore we</w:t>
      </w:r>
      <w:r w:rsidR="00B87FB7">
        <w:t xml:space="preserve"> conducted additional</w:t>
      </w:r>
      <w:r w:rsidR="008B1465">
        <w:t xml:space="preserve"> </w:t>
      </w:r>
      <w:r w:rsidR="00B87FB7">
        <w:t xml:space="preserve">experiment to test </w:t>
      </w:r>
      <w:r w:rsidR="008B1465">
        <w:t>the effect of combined tissue sa</w:t>
      </w:r>
      <w:r w:rsidR="00B87FB7">
        <w:t>mpling and fin clips (see supplementary materials S1). No</w:t>
      </w:r>
      <w:r w:rsidR="008B1465">
        <w:t xml:space="preserve"> significant behavioural effects were found 10 days post-trial</w:t>
      </w:r>
      <w:r w:rsidR="00B87FB7">
        <w:t>.</w:t>
      </w:r>
    </w:p>
    <w:p w14:paraId="07F199AF" w14:textId="78E21482" w:rsidR="00B87FB7" w:rsidRPr="0092622B" w:rsidRDefault="00B87FB7" w:rsidP="002371C8"/>
    <w:p w14:paraId="02854D33" w14:textId="1A90A6D5" w:rsidR="00B87FB7" w:rsidRDefault="00B87FB7" w:rsidP="001F37CB">
      <w:pPr>
        <w:pStyle w:val="Heading3"/>
      </w:pPr>
      <w:r>
        <w:t>Behavioural analysis</w:t>
      </w:r>
    </w:p>
    <w:p w14:paraId="63CABF4C" w14:textId="77777777" w:rsidR="00B87FB7" w:rsidRPr="00B87FB7" w:rsidRDefault="00B87FB7" w:rsidP="002371C8">
      <w:r w:rsidRPr="00B87FB7">
        <w:lastRenderedPageBreak/>
        <w:t>Treatment groups we</w:t>
      </w:r>
      <w:commentRangeStart w:id="4"/>
      <w:commentRangeEnd w:id="4"/>
      <w:r>
        <w:rPr>
          <w:rStyle w:val="CommentReference"/>
        </w:rPr>
        <w:commentReference w:id="4"/>
      </w:r>
      <w:r w:rsidRPr="00B87FB7">
        <w:t>re held in 3 tanks (enriched), with tank ID recorded as a potential covariate to account for subtle tank effects. </w:t>
      </w:r>
    </w:p>
    <w:p w14:paraId="3A5D08E1" w14:textId="77777777" w:rsidR="00B87FB7" w:rsidRPr="00B87FB7" w:rsidRDefault="00B87FB7" w:rsidP="002371C8"/>
    <w:p w14:paraId="4EEF458A" w14:textId="77777777" w:rsidR="00B87FB7" w:rsidRPr="00BA1396" w:rsidRDefault="00B87FB7" w:rsidP="002371C8">
      <w:commentRangeStart w:id="5"/>
      <w:commentRangeStart w:id="6"/>
      <w:r w:rsidRPr="00BA1396">
        <w:t>Sex, weighing </w:t>
      </w:r>
      <w:commentRangeEnd w:id="5"/>
      <w:r>
        <w:rPr>
          <w:rStyle w:val="CommentReference"/>
        </w:rPr>
        <w:commentReference w:id="5"/>
      </w:r>
      <w:commentRangeEnd w:id="6"/>
      <w:r>
        <w:rPr>
          <w:rStyle w:val="CommentReference"/>
        </w:rPr>
        <w:commentReference w:id="6"/>
      </w:r>
    </w:p>
    <w:p w14:paraId="4C4B98D3" w14:textId="77777777" w:rsidR="00B87FB7" w:rsidRPr="007E64AE" w:rsidRDefault="00B87FB7" w:rsidP="002371C8">
      <w:pPr>
        <w:pStyle w:val="NormalWeb"/>
      </w:pPr>
      <w:r w:rsidRPr="007E64AE">
        <w:t xml:space="preserve">Two types of behavioural experiments were used to characterise individual behavioural variation, an </w:t>
      </w:r>
      <w:r w:rsidRPr="007E64AE">
        <w:rPr>
          <w:i/>
          <w:iCs/>
        </w:rPr>
        <w:t xml:space="preserve">Activity </w:t>
      </w:r>
      <w:r w:rsidRPr="007E64AE">
        <w:t xml:space="preserve">assay and an </w:t>
      </w:r>
      <w:r w:rsidRPr="007E64AE">
        <w:rPr>
          <w:i/>
          <w:iCs/>
        </w:rPr>
        <w:t xml:space="preserve">Exploration </w:t>
      </w:r>
      <w:r w:rsidRPr="007E64AE">
        <w:t xml:space="preserve">assay. To avoid effects of sociality, all assays were run with single individuals alone (REF). Similarly, water was entirely replaced between trials in the </w:t>
      </w:r>
      <w:r w:rsidRPr="007E64AE">
        <w:rPr>
          <w:i/>
          <w:iCs/>
        </w:rPr>
        <w:t xml:space="preserve">Activity </w:t>
      </w:r>
      <w:r w:rsidRPr="007E64AE">
        <w:t xml:space="preserve">to avoid carryover effects between trials due to odour signals, while as the </w:t>
      </w:r>
      <w:r w:rsidRPr="007E64AE">
        <w:rPr>
          <w:i/>
          <w:iCs/>
        </w:rPr>
        <w:t xml:space="preserve">Exploration </w:t>
      </w:r>
      <w:r w:rsidRPr="007E64AE">
        <w:t>assay was run in a continually flowing system in an input of uncontaminated water, which was flushed through with water between trials to minimise carryover odour effects between trials.</w:t>
      </w:r>
    </w:p>
    <w:p w14:paraId="0B32B165" w14:textId="77777777" w:rsidR="00B87FB7" w:rsidRPr="007E64AE" w:rsidRDefault="00B87FB7" w:rsidP="002371C8"/>
    <w:p w14:paraId="32CC21E5" w14:textId="77777777" w:rsidR="00B87FB7" w:rsidRPr="007E64AE" w:rsidRDefault="00B87FB7" w:rsidP="002371C8">
      <w:pPr>
        <w:pStyle w:val="NormalWeb"/>
      </w:pPr>
      <w:r w:rsidRPr="007E64AE">
        <w:t xml:space="preserve">In the </w:t>
      </w:r>
      <w:r w:rsidRPr="007E64AE">
        <w:rPr>
          <w:i/>
          <w:iCs/>
        </w:rPr>
        <w:t xml:space="preserve">Activity </w:t>
      </w:r>
      <w:r w:rsidRPr="007E64AE">
        <w:t>trial, individuals were placed by hand into a 32.5 x 50 cm open field arena. Eight arenas were used in a 2 x 4 grid, to run multiple trials simultaneously. Following a 5 min acclimation period, individuals were filmed for 20 mins. </w:t>
      </w:r>
    </w:p>
    <w:p w14:paraId="5C3D1C7D" w14:textId="77777777" w:rsidR="00B87FB7" w:rsidRPr="007E64AE" w:rsidRDefault="00B87FB7" w:rsidP="002371C8">
      <w:pPr>
        <w:pStyle w:val="NormalWeb"/>
      </w:pPr>
      <w:r w:rsidRPr="007E64AE">
        <w:t xml:space="preserve">Fish movement behaviour was tracked using </w:t>
      </w:r>
      <w:proofErr w:type="spellStart"/>
      <w:r w:rsidRPr="007E64AE">
        <w:t>Toxtrac</w:t>
      </w:r>
      <w:proofErr w:type="spellEnd"/>
      <w:r w:rsidRPr="007E64AE">
        <w:t xml:space="preserve"> (v2.90, </w:t>
      </w:r>
      <w:hyperlink r:id="rId13" w:history="1">
        <w:r w:rsidRPr="007E64AE">
          <w:rPr>
            <w:rStyle w:val="Hyperlink"/>
            <w:color w:val="000000"/>
          </w:rPr>
          <w:t>(Rodriguez et al. 2018)</w:t>
        </w:r>
      </w:hyperlink>
      <w:r w:rsidRPr="007E64AE">
        <w:t xml:space="preserve">). To account for potential among-arena sampling error due to parallax distortions, pixel/mm ratios for each arena were calculated for </w:t>
      </w:r>
      <w:proofErr w:type="gramStart"/>
      <w:r w:rsidRPr="007E64AE">
        <w:t>manual .</w:t>
      </w:r>
      <w:proofErr w:type="gramEnd"/>
      <w:r w:rsidRPr="007E64AE">
        <w:t> </w:t>
      </w:r>
    </w:p>
    <w:p w14:paraId="2F7AE07F" w14:textId="77777777" w:rsidR="00B87FB7" w:rsidRPr="007E64AE" w:rsidRDefault="00B87FB7" w:rsidP="002371C8"/>
    <w:p w14:paraId="18032FFF" w14:textId="77777777" w:rsidR="00B87FB7" w:rsidRPr="007E64AE" w:rsidRDefault="00B87FB7" w:rsidP="002371C8">
      <w:pPr>
        <w:pStyle w:val="NormalWeb"/>
      </w:pPr>
      <w:r w:rsidRPr="007E64AE">
        <w:t>The following variables were extracted for further analysis: average speed (mm/s), proportion of time spent moving (%), total distance travelled (mm) and edge use (time, s, spent &gt; 10 cm from the outer edge of the arena,). </w:t>
      </w:r>
    </w:p>
    <w:p w14:paraId="4D550488" w14:textId="77777777" w:rsidR="00B87FB7" w:rsidRPr="007E64AE" w:rsidRDefault="00B87FB7" w:rsidP="002371C8"/>
    <w:p w14:paraId="519BA667" w14:textId="77777777" w:rsidR="00B87FB7" w:rsidRPr="007E64AE" w:rsidRDefault="00B87FB7" w:rsidP="002371C8">
      <w:pPr>
        <w:pStyle w:val="NormalWeb"/>
      </w:pPr>
      <w:r w:rsidRPr="007E64AE">
        <w:t>The order of the assays.</w:t>
      </w:r>
    </w:p>
    <w:p w14:paraId="5B4BA4D1" w14:textId="77777777" w:rsidR="00B87FB7" w:rsidRDefault="00B87FB7" w:rsidP="002371C8"/>
    <w:p w14:paraId="2954B301" w14:textId="77777777" w:rsidR="00B87FB7" w:rsidRPr="004A5CE3" w:rsidRDefault="00B87FB7" w:rsidP="002371C8"/>
    <w:p w14:paraId="1277A21E" w14:textId="70F4AD54" w:rsidR="00F460CE" w:rsidRPr="00625A40" w:rsidRDefault="00F460CE" w:rsidP="001F37CB">
      <w:pPr>
        <w:pStyle w:val="Heading3"/>
      </w:pPr>
      <w:r>
        <w:t>Stable isotope processing</w:t>
      </w:r>
    </w:p>
    <w:p w14:paraId="44FF99CE" w14:textId="0AEF1D7F" w:rsidR="000564EC" w:rsidRPr="002371C8" w:rsidRDefault="0092622B" w:rsidP="001F37CB">
      <w:r w:rsidRPr="0092622B">
        <w:t xml:space="preserve">Samples </w:t>
      </w:r>
      <w:r>
        <w:t xml:space="preserve">were processed following standard SIA methodologies for marine aquatic </w:t>
      </w:r>
      <w:r w:rsidR="00F460CE">
        <w:t xml:space="preserve">food webs </w:t>
      </w:r>
      <w:r w:rsidR="00B930AF">
        <w:fldChar w:fldCharType="begin"/>
      </w:r>
      <w:r w:rsidR="001B003E">
        <w:instrText xml:space="preserve"> ADDIN ZOTERO_ITEM CSL_CITATION {"citationID":"jXLEyy0x","properties":{"formattedCitation":"(Jardine et al., 2003)","plainCitation":"(Jardine et al., 2003)","noteIndex":0},"citationItems":[{"id":5138,"uris":["http://zotero.org/users/5224473/items/G8TNQ8I3"],"uri":["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B930AF">
        <w:fldChar w:fldCharType="separate"/>
      </w:r>
      <w:r w:rsidR="00B930AF" w:rsidRPr="00B930AF">
        <w:t>(Jardine et al., 2003)</w:t>
      </w:r>
      <w:r w:rsidR="00B930AF">
        <w:fldChar w:fldCharType="end"/>
      </w:r>
      <w:r w:rsidR="004A5CE3">
        <w:t xml:space="preserve">. All field collected samples were placed on ice for transport (approx. 2 </w:t>
      </w:r>
      <w:r w:rsidR="004A5CE3">
        <w:lastRenderedPageBreak/>
        <w:t xml:space="preserve">hrs). Field samples and fin clips </w:t>
      </w:r>
      <w:r w:rsidR="002371C8">
        <w:t>stored</w:t>
      </w:r>
      <w:r w:rsidR="004A5CE3">
        <w:t xml:space="preserve"> at -40° C in the laboratory.</w:t>
      </w:r>
      <w:r w:rsidR="000564EC">
        <w:t xml:space="preserve"> </w:t>
      </w:r>
      <w:r w:rsidR="00535396">
        <w:t xml:space="preserve">Invertebrates were sorted from HAPS, quadrat and </w:t>
      </w:r>
    </w:p>
    <w:p w14:paraId="74E7664A" w14:textId="5267648E" w:rsidR="00BA1396" w:rsidRDefault="00BA1396" w:rsidP="001F37CB"/>
    <w:p w14:paraId="63898635" w14:textId="77777777" w:rsidR="00010A58" w:rsidRDefault="00010A58" w:rsidP="001F37CB"/>
    <w:p w14:paraId="77DE8F63" w14:textId="77777777" w:rsidR="00BA1396" w:rsidRPr="007E64AE" w:rsidRDefault="00BA1396" w:rsidP="002371C8">
      <w:r w:rsidRPr="007F2BE6">
        <w:t>Invertebrates </w:t>
      </w:r>
    </w:p>
    <w:p w14:paraId="302FC32D" w14:textId="77777777" w:rsidR="00BA1396" w:rsidRPr="007E64AE" w:rsidRDefault="00BA1396" w:rsidP="002371C8">
      <w:pPr>
        <w:pStyle w:val="ListParagraph"/>
        <w:numPr>
          <w:ilvl w:val="0"/>
          <w:numId w:val="9"/>
        </w:numPr>
      </w:pPr>
      <w:r w:rsidRPr="007E64AE">
        <w:t>Grouped to relatively course taxonomic groups</w:t>
      </w:r>
    </w:p>
    <w:p w14:paraId="335F52B7" w14:textId="77777777" w:rsidR="00BA1396" w:rsidRPr="007E64AE" w:rsidRDefault="00BA1396" w:rsidP="002371C8">
      <w:pPr>
        <w:pStyle w:val="ListParagraph"/>
        <w:numPr>
          <w:ilvl w:val="0"/>
          <w:numId w:val="9"/>
        </w:numPr>
      </w:pPr>
      <w:r w:rsidRPr="007E64AE">
        <w:t>3 replicates per group</w:t>
      </w:r>
    </w:p>
    <w:p w14:paraId="6AF50740" w14:textId="77777777" w:rsidR="00BA1396" w:rsidRPr="007E64AE" w:rsidRDefault="00BA1396" w:rsidP="002371C8">
      <w:pPr>
        <w:pStyle w:val="NormalWeb"/>
        <w:numPr>
          <w:ilvl w:val="0"/>
          <w:numId w:val="9"/>
        </w:numPr>
      </w:pPr>
      <w:r w:rsidRPr="007E64AE">
        <w:t>Behavioural assays</w:t>
      </w:r>
    </w:p>
    <w:p w14:paraId="2955F148" w14:textId="1B2B1166" w:rsidR="00BA1396" w:rsidRDefault="00FD69F4" w:rsidP="002371C8">
      <w:r>
        <w:t>Soft tissue from g</w:t>
      </w:r>
      <w:r w:rsidRPr="00200B0B">
        <w:t>astropods</w:t>
      </w:r>
      <w:r>
        <w:t xml:space="preserve"> was removed from their shell </w:t>
      </w:r>
      <w:r w:rsidRPr="00200B0B">
        <w:t xml:space="preserve">before processing, as carbon-based precipitates reflect the isotopic ratios of the inorganic environment whereas their soft tissue reflects their diet </w:t>
      </w:r>
      <w:r w:rsidRPr="00200B0B">
        <w:rPr>
          <w:noProof/>
        </w:rPr>
        <w:t>(Post, 2002)</w:t>
      </w:r>
      <w:r w:rsidRPr="00200B0B">
        <w:t>.</w:t>
      </w:r>
    </w:p>
    <w:p w14:paraId="5A8421E7" w14:textId="77777777" w:rsidR="00FD69F4" w:rsidRPr="00F556DC" w:rsidRDefault="00FD69F4" w:rsidP="002371C8"/>
    <w:p w14:paraId="401436EF" w14:textId="77777777" w:rsidR="00BA1396" w:rsidRPr="007F2BE6" w:rsidRDefault="00BA1396" w:rsidP="002371C8">
      <w:commentRangeStart w:id="7"/>
      <w:r w:rsidRPr="007F2BE6">
        <w:t xml:space="preserve">Fin clips, tail </w:t>
      </w:r>
      <w:commentRangeEnd w:id="7"/>
      <w:r w:rsidRPr="007E64AE">
        <w:rPr>
          <w:rStyle w:val="CommentReference"/>
          <w:sz w:val="24"/>
          <w:szCs w:val="24"/>
        </w:rPr>
        <w:commentReference w:id="7"/>
      </w:r>
      <w:r w:rsidRPr="007F2BE6">
        <w:t>fin taken from the outer 5mm of the fin, generally showed no sign of infection.</w:t>
      </w:r>
    </w:p>
    <w:p w14:paraId="628C577F" w14:textId="77777777" w:rsidR="00BA1396" w:rsidRPr="007F2BE6" w:rsidRDefault="00BA1396" w:rsidP="002371C8">
      <w:pPr>
        <w:pStyle w:val="ListParagraph"/>
        <w:numPr>
          <w:ilvl w:val="0"/>
          <w:numId w:val="7"/>
        </w:numPr>
      </w:pPr>
      <w:r w:rsidRPr="007F2BE6">
        <w:t xml:space="preserve">Any sections of the fins with visible parasite infections were removed under a dissecting microscope. Help in 2ml </w:t>
      </w:r>
      <w:proofErr w:type="spellStart"/>
      <w:r w:rsidRPr="007F2BE6">
        <w:t>eppendorfs</w:t>
      </w:r>
      <w:proofErr w:type="spellEnd"/>
      <w:r w:rsidRPr="007F2BE6">
        <w:t>.</w:t>
      </w:r>
    </w:p>
    <w:p w14:paraId="3D0599D3" w14:textId="77777777" w:rsidR="00BA1396" w:rsidRPr="007F2BE6" w:rsidRDefault="00BA1396" w:rsidP="002371C8">
      <w:pPr>
        <w:pStyle w:val="ListParagraph"/>
        <w:numPr>
          <w:ilvl w:val="0"/>
          <w:numId w:val="8"/>
        </w:numPr>
      </w:pPr>
      <w:r w:rsidRPr="007F2BE6">
        <w:t>Rinsed thoroughly with deionised water to remove any surface contamination.</w:t>
      </w:r>
    </w:p>
    <w:p w14:paraId="1AEB02B4" w14:textId="77777777" w:rsidR="00BA1396" w:rsidRPr="007F2BE6" w:rsidRDefault="00BA1396" w:rsidP="002371C8">
      <w:pPr>
        <w:pStyle w:val="ListParagraph"/>
        <w:numPr>
          <w:ilvl w:val="0"/>
          <w:numId w:val="8"/>
        </w:numPr>
      </w:pPr>
      <w:r w:rsidRPr="007F2BE6">
        <w:t>Drying: 60 degrees, 48 hours </w:t>
      </w:r>
    </w:p>
    <w:p w14:paraId="44D37F11" w14:textId="77777777" w:rsidR="00BA1396" w:rsidRPr="007F2BE6" w:rsidRDefault="00BA1396" w:rsidP="002371C8">
      <w:pPr>
        <w:pStyle w:val="ListParagraph"/>
        <w:numPr>
          <w:ilvl w:val="0"/>
          <w:numId w:val="8"/>
        </w:numPr>
      </w:pPr>
      <w:r w:rsidRPr="007F2BE6">
        <w:t>Sections composed of both fin ray and soft tissue, so sections ground into homogenous in tube using steel rods. </w:t>
      </w:r>
    </w:p>
    <w:p w14:paraId="456FFA76" w14:textId="0F9DDBE5" w:rsidR="00F460CE" w:rsidRDefault="00F460CE" w:rsidP="002371C8"/>
    <w:p w14:paraId="3FB43750" w14:textId="6D330476" w:rsidR="00D81BD6" w:rsidRDefault="007848F7" w:rsidP="002371C8">
      <w:r>
        <w:t>Encapsulated samples</w:t>
      </w:r>
      <w:r w:rsidR="00FD69F4" w:rsidRPr="00FD69F4">
        <w:t xml:space="preserve"> were analysed for δ13C</w:t>
      </w:r>
      <w:r w:rsidR="00FD69F4">
        <w:t xml:space="preserve"> and </w:t>
      </w:r>
      <w:r w:rsidR="00FD69F4" w:rsidRPr="00FD69F4">
        <w:t>δ15N isotope ratios</w:t>
      </w:r>
      <w:r w:rsidR="00270170">
        <w:t xml:space="preserve"> and</w:t>
      </w:r>
      <w:r w:rsidR="00A30900">
        <w:t xml:space="preserve"> </w:t>
      </w:r>
      <w:r w:rsidR="00270170">
        <w:t>N</w:t>
      </w:r>
      <w:r w:rsidR="00D81BD6">
        <w:t>%</w:t>
      </w:r>
      <w:r w:rsidR="00A30900">
        <w:t xml:space="preserve"> and</w:t>
      </w:r>
      <w:r w:rsidR="00270170">
        <w:t xml:space="preserve"> C</w:t>
      </w:r>
      <w:r w:rsidR="00D81BD6">
        <w:t>%</w:t>
      </w:r>
      <w:r w:rsidR="00270170">
        <w:t xml:space="preserve"> by mass</w:t>
      </w:r>
      <w:r w:rsidR="00A30900">
        <w:t xml:space="preserve">, </w:t>
      </w:r>
      <w:r w:rsidR="008B5394">
        <w:t xml:space="preserve">using </w:t>
      </w:r>
      <w:r w:rsidR="008B5394" w:rsidRPr="008B5394">
        <w:t xml:space="preserve">a FLASH HT </w:t>
      </w:r>
      <w:r w:rsidR="008B5394">
        <w:t>E</w:t>
      </w:r>
      <w:r w:rsidR="008B5394" w:rsidRPr="008B5394">
        <w:t xml:space="preserve">lemental </w:t>
      </w:r>
      <w:r w:rsidR="008B5394">
        <w:t>A</w:t>
      </w:r>
      <w:r w:rsidR="008B5394" w:rsidRPr="008B5394">
        <w:t>nalyser interfaced</w:t>
      </w:r>
      <w:r w:rsidR="008B5394">
        <w:t xml:space="preserve"> via a </w:t>
      </w:r>
      <w:proofErr w:type="spellStart"/>
      <w:r w:rsidR="008B5394" w:rsidRPr="008B5394">
        <w:t>ConFlo</w:t>
      </w:r>
      <w:proofErr w:type="spellEnd"/>
      <w:r w:rsidR="008B5394" w:rsidRPr="008B5394">
        <w:t xml:space="preserve"> IV Universal Continuous Flow Interface</w:t>
      </w:r>
      <w:r w:rsidR="008B5394">
        <w:t xml:space="preserve"> </w:t>
      </w:r>
      <w:r w:rsidR="008B5394" w:rsidRPr="008B5394">
        <w:t xml:space="preserve">to </w:t>
      </w:r>
      <w:r w:rsidR="008B5394">
        <w:t>a</w:t>
      </w:r>
      <w:r w:rsidR="008B5394" w:rsidRPr="00FD69F4">
        <w:t xml:space="preserve"> </w:t>
      </w:r>
      <w:r w:rsidR="008B5394">
        <w:t>DELTA XP Isotope Radio Mass Spectrometer</w:t>
      </w:r>
      <w:r w:rsidR="008B5394">
        <w:t xml:space="preserve"> (</w:t>
      </w:r>
      <w:r w:rsidR="008B5394">
        <w:t>Thermo Fischer Scientific, USA</w:t>
      </w:r>
      <w:r w:rsidR="008B5394">
        <w:t xml:space="preserve">), </w:t>
      </w:r>
      <w:r w:rsidR="00270170">
        <w:t>at the University of East Anglia</w:t>
      </w:r>
      <w:r w:rsidR="00270170">
        <w:t xml:space="preserve"> </w:t>
      </w:r>
      <w:r w:rsidR="00270170" w:rsidRPr="00270170">
        <w:t>Stable Isotope</w:t>
      </w:r>
      <w:r w:rsidR="00270170">
        <w:t xml:space="preserve"> Laboratory (Norwich, UK)</w:t>
      </w:r>
      <w:r w:rsidR="008B5394">
        <w:t>.</w:t>
      </w:r>
      <w:r w:rsidR="003D79AD">
        <w:t xml:space="preserve"> </w:t>
      </w:r>
      <w:r w:rsidR="007C3293">
        <w:t>D</w:t>
      </w:r>
      <w:r w:rsidR="007C3293" w:rsidRPr="007C3293">
        <w:t xml:space="preserve">ata </w:t>
      </w:r>
      <w:r w:rsidR="007C3293">
        <w:t xml:space="preserve">for </w:t>
      </w:r>
      <w:r w:rsidR="007C3293" w:rsidRPr="00FD69F4">
        <w:t>δ13C</w:t>
      </w:r>
      <w:r w:rsidR="007C3293">
        <w:t xml:space="preserve"> and </w:t>
      </w:r>
      <w:r w:rsidR="007C3293" w:rsidRPr="00FD69F4">
        <w:t xml:space="preserve">δ15N </w:t>
      </w:r>
      <w:r w:rsidR="007C3293" w:rsidRPr="007C3293">
        <w:t xml:space="preserve">are </w:t>
      </w:r>
      <w:r w:rsidR="00D81BD6">
        <w:t>expressed</w:t>
      </w:r>
      <w:r w:rsidR="007C3293" w:rsidRPr="007C3293">
        <w:t xml:space="preserve"> relative to the isotopic ratio of Vienna </w:t>
      </w:r>
      <w:r w:rsidR="007C3293" w:rsidRPr="007C3293">
        <w:lastRenderedPageBreak/>
        <w:t>Pee Dee Belemnite standard (R</w:t>
      </w:r>
      <w:r w:rsidR="007C3293" w:rsidRPr="007C3293">
        <w:rPr>
          <w:vertAlign w:val="subscript"/>
        </w:rPr>
        <w:t>VPDB</w:t>
      </w:r>
      <w:r w:rsidR="007C3293" w:rsidRPr="007C3293">
        <w:t xml:space="preserve"> = 0.0111797) for carbon and atmospheric N</w:t>
      </w:r>
      <w:r w:rsidR="007C3293" w:rsidRPr="00D81BD6">
        <w:rPr>
          <w:vertAlign w:val="subscript"/>
        </w:rPr>
        <w:t>2</w:t>
      </w:r>
      <w:r w:rsidR="007C3293" w:rsidRPr="007C3293">
        <w:t xml:space="preserve"> (</w:t>
      </w:r>
      <w:proofErr w:type="spellStart"/>
      <w:r w:rsidR="007C3293" w:rsidRPr="007C3293">
        <w:t>R</w:t>
      </w:r>
      <w:r w:rsidR="007C3293" w:rsidRPr="00D81BD6">
        <w:rPr>
          <w:vertAlign w:val="subscript"/>
        </w:rPr>
        <w:t>Air</w:t>
      </w:r>
      <w:proofErr w:type="spellEnd"/>
      <w:r w:rsidR="007C3293" w:rsidRPr="007C3293">
        <w:t xml:space="preserve"> = 0.0036765) for nitrogen.</w:t>
      </w:r>
      <w:r w:rsidR="00D81BD6">
        <w:t xml:space="preserve"> </w:t>
      </w:r>
    </w:p>
    <w:p w14:paraId="240B877C" w14:textId="5E3C05B7" w:rsidR="00270170" w:rsidRDefault="00D81BD6" w:rsidP="002371C8">
      <w:r>
        <w:t xml:space="preserve">The precision of </w:t>
      </w:r>
      <w:r w:rsidRPr="00D81BD6">
        <w:t>δ13C and δ15N</w:t>
      </w:r>
      <w:r>
        <w:t xml:space="preserve"> estimates are … </w:t>
      </w:r>
    </w:p>
    <w:p w14:paraId="6E6DB127" w14:textId="6C2DBB39" w:rsidR="008B5394" w:rsidRDefault="008B5394" w:rsidP="002371C8"/>
    <w:p w14:paraId="36098761" w14:textId="5C5500DB" w:rsidR="00FD69F4" w:rsidRDefault="00FD69F4" w:rsidP="002371C8"/>
    <w:p w14:paraId="5956A21D" w14:textId="77777777" w:rsidR="00FD69F4" w:rsidRPr="00F460CE" w:rsidRDefault="00FD69F4" w:rsidP="002371C8"/>
    <w:p w14:paraId="289A3E6F" w14:textId="0996C6E4" w:rsidR="00F460CE" w:rsidRPr="00625A40" w:rsidRDefault="00B930AF" w:rsidP="001F37CB">
      <w:pPr>
        <w:pStyle w:val="Heading3"/>
      </w:pPr>
      <w:r>
        <w:t>Statistical analysis</w:t>
      </w:r>
    </w:p>
    <w:p w14:paraId="45DF0623" w14:textId="34F1E4AF"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77777777" w:rsidR="00EC4A7E" w:rsidRDefault="00EC4A7E" w:rsidP="002371C8"/>
    <w:p w14:paraId="726EC0F0" w14:textId="77777777" w:rsidR="007F2BE6" w:rsidRPr="007F2BE6" w:rsidRDefault="007F2BE6" w:rsidP="002371C8"/>
    <w:p w14:paraId="2BF63D39" w14:textId="7C0BA037" w:rsidR="007F2BE6" w:rsidRPr="007E64AE" w:rsidRDefault="007F2BE6" w:rsidP="002371C8"/>
    <w:p w14:paraId="61682F87" w14:textId="45C6B198" w:rsidR="00552D36" w:rsidRPr="007E64AE" w:rsidRDefault="00552D36" w:rsidP="001F37CB">
      <w:pPr>
        <w:pStyle w:val="Heading2"/>
      </w:pPr>
      <w:r w:rsidRPr="007E64AE">
        <w:t>Results</w:t>
      </w:r>
    </w:p>
    <w:p w14:paraId="1D53F9C5" w14:textId="4654A53E" w:rsidR="00552D36" w:rsidRPr="007E64AE" w:rsidRDefault="00552D36" w:rsidP="002371C8"/>
    <w:p w14:paraId="0C9896E9" w14:textId="19427C04" w:rsidR="00552D36" w:rsidRPr="007E64AE" w:rsidRDefault="00552D36" w:rsidP="001F37C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1F37CB">
      <w:pPr>
        <w:pStyle w:val="Heading2"/>
      </w:pPr>
      <w:r w:rsidRPr="007E64AE">
        <w:t>Acknowledgements</w:t>
      </w:r>
    </w:p>
    <w:p w14:paraId="38CBF724" w14:textId="4BA97BD3" w:rsidR="00552D36" w:rsidRPr="00A93F91" w:rsidRDefault="00A93F91" w:rsidP="002371C8">
      <w:r w:rsidRPr="00A93F91">
        <w:rPr>
          <w:lang w:val="en"/>
        </w:rPr>
        <w:t xml:space="preserve">This project has received funding from the European Union’s Horizon 2020 research and innovation programme under the Marie </w:t>
      </w:r>
      <w:proofErr w:type="spellStart"/>
      <w:r w:rsidRPr="00A93F91">
        <w:rPr>
          <w:lang w:val="en"/>
        </w:rPr>
        <w:t>Sklodowska</w:t>
      </w:r>
      <w:proofErr w:type="spellEnd"/>
      <w:r w:rsidRPr="00A93F91">
        <w:rPr>
          <w:lang w:val="en"/>
        </w:rPr>
        <w:t xml:space="preserve">-Curie grant agreement No 836937. The Centre for Ocean Life is a VKR center of excellence supported by the </w:t>
      </w:r>
      <w:proofErr w:type="spellStart"/>
      <w:r w:rsidRPr="00A93F91">
        <w:rPr>
          <w:lang w:val="en"/>
        </w:rPr>
        <w:t>Villum</w:t>
      </w:r>
      <w:proofErr w:type="spellEnd"/>
      <w:r w:rsidRPr="00A93F91">
        <w:rPr>
          <w:lang w:val="en"/>
        </w:rPr>
        <w:t xml:space="preserve"> foundation.</w:t>
      </w:r>
      <w:r>
        <w:t xml:space="preserve"> </w:t>
      </w:r>
      <w:r w:rsidR="00450A4D">
        <w:t xml:space="preserve">All laboratory experiments were authorized by the </w:t>
      </w:r>
      <w:r w:rsidR="00450A4D" w:rsidRPr="00A93F91">
        <w:rPr>
          <w:lang w:val="en-US"/>
        </w:rPr>
        <w:t>Danish Animal Experiments Inspectorate (</w:t>
      </w:r>
      <w:proofErr w:type="spellStart"/>
      <w:r w:rsidR="00450A4D" w:rsidRPr="00A93F91">
        <w:rPr>
          <w:lang w:val="en-US"/>
        </w:rPr>
        <w:t>Dyreforsøgstilsynet</w:t>
      </w:r>
      <w:proofErr w:type="spellEnd"/>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92D92E3" w14:textId="77777777" w:rsidR="00A93F91" w:rsidRDefault="00A93F91" w:rsidP="002371C8"/>
    <w:p w14:paraId="1C9E5CE2" w14:textId="5DB0EFD5" w:rsidR="00552D36" w:rsidRPr="00552D36" w:rsidRDefault="00552D36" w:rsidP="001F37CB">
      <w:pPr>
        <w:pStyle w:val="Heading2"/>
      </w:pPr>
      <w:r w:rsidRPr="00552D36">
        <w:t>Author</w:t>
      </w:r>
      <w:r w:rsidR="008B303A">
        <w:t xml:space="preserve"> contributions (</w:t>
      </w:r>
      <w:proofErr w:type="spellStart"/>
      <w:r w:rsidR="008B303A">
        <w:t>CRediT</w:t>
      </w:r>
      <w:proofErr w:type="spellEnd"/>
      <w:r w:rsidR="008B303A">
        <w:t xml:space="preserve"> taxonomy)</w:t>
      </w:r>
    </w:p>
    <w:p w14:paraId="08313303" w14:textId="385DF48B" w:rsidR="00552D36" w:rsidRDefault="00552D36" w:rsidP="002371C8"/>
    <w:p w14:paraId="316DBE7F" w14:textId="005A5199" w:rsidR="00552D36" w:rsidRDefault="00552D36" w:rsidP="001F37CB">
      <w:pPr>
        <w:pStyle w:val="Heading2"/>
      </w:pPr>
      <w:r w:rsidRPr="00552D36">
        <w:t>Data</w:t>
      </w:r>
      <w:r>
        <w:t xml:space="preserve"> </w:t>
      </w:r>
      <w:r w:rsidR="00C20BE5">
        <w:t>Availability S</w:t>
      </w:r>
      <w:r w:rsidR="008B303A">
        <w:t>tatement</w:t>
      </w:r>
    </w:p>
    <w:p w14:paraId="1FC84E8E" w14:textId="75E9E94A" w:rsidR="003D1081" w:rsidRPr="00FE28C9" w:rsidRDefault="003D1081" w:rsidP="002371C8">
      <w:r>
        <w:t>A</w:t>
      </w:r>
      <w:r w:rsidRPr="00FE28C9">
        <w:t xml:space="preserve">ll data and code used (including data processing, preparation, analysis and presentation) are available at the Open Science </w:t>
      </w:r>
      <w:r w:rsidRPr="00110979">
        <w:t>Framework (</w:t>
      </w:r>
      <w:hyperlink r:id="rId14" w:history="1"/>
      <w:r w:rsidR="00110979" w:rsidRPr="00110979">
        <w:t>https://osf.io/rnz7q/</w:t>
      </w:r>
      <w:r w:rsidRPr="00110979">
        <w:t>,</w:t>
      </w:r>
      <w:r w:rsidRPr="00FE28C9">
        <w:t xml:space="preserve"> </w:t>
      </w:r>
      <w:proofErr w:type="spellStart"/>
      <w:r w:rsidRPr="00FE28C9">
        <w:t>doi</w:t>
      </w:r>
      <w:proofErr w:type="spellEnd"/>
      <w:r w:rsidRPr="00FE28C9">
        <w:t>:</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48D66FB7" w14:textId="4E5BB827" w:rsidR="00552D36" w:rsidRDefault="00552D36" w:rsidP="002371C8"/>
    <w:p w14:paraId="42244AD8" w14:textId="1E9FAFEF" w:rsidR="00552D36" w:rsidRPr="00552D36" w:rsidRDefault="00552D36" w:rsidP="001F37CB">
      <w:pPr>
        <w:pStyle w:val="Heading2"/>
      </w:pPr>
      <w:r w:rsidRPr="00552D36">
        <w:t>References</w:t>
      </w:r>
    </w:p>
    <w:p w14:paraId="12BD8851" w14:textId="77777777" w:rsidR="008B1465" w:rsidRPr="008B1465" w:rsidRDefault="008117A2" w:rsidP="002371C8">
      <w:pPr>
        <w:pStyle w:val="Bibliography"/>
      </w:pPr>
      <w:r>
        <w:rPr>
          <w:rFonts w:asciiTheme="minorHAnsi" w:hAnsiTheme="minorHAnsi" w:cstheme="minorBidi"/>
          <w:sz w:val="22"/>
          <w:szCs w:val="22"/>
        </w:rPr>
        <w:fldChar w:fldCharType="begin"/>
      </w:r>
      <w:r w:rsidR="004A5CE3">
        <w:instrText xml:space="preserve"> ADDIN ZOTERO_BIBL {"uncited":[],"omitted":[],"custom":[]} CSL_BIBLIOGRAPHY </w:instrText>
      </w:r>
      <w:r>
        <w:rPr>
          <w:rFonts w:asciiTheme="minorHAnsi" w:hAnsiTheme="minorHAnsi" w:cstheme="minorBidi"/>
          <w:sz w:val="22"/>
          <w:szCs w:val="22"/>
        </w:rPr>
        <w:fldChar w:fldCharType="separate"/>
      </w:r>
      <w:r w:rsidR="008B1465" w:rsidRPr="008B1465">
        <w:t xml:space="preserve">Andraso, G., Cowles, J., Colt, R., Patel, J., and Campbell, M. (2011). Ontogenetic changes in pharyngeal morphology correlate with a diet shift from arthropods to dreissenid mussels in round gobies (Neogobius melanostomus). </w:t>
      </w:r>
      <w:r w:rsidR="008B1465" w:rsidRPr="008B1465">
        <w:rPr>
          <w:i/>
          <w:iCs/>
        </w:rPr>
        <w:t>Journal of Great Lakes Research</w:t>
      </w:r>
      <w:r w:rsidR="008B1465" w:rsidRPr="008B1465">
        <w:t xml:space="preserve"> 37, 738–743. doi:10.1016/j.jglr.2011.07.011.</w:t>
      </w:r>
    </w:p>
    <w:p w14:paraId="0C233FCE" w14:textId="77777777" w:rsidR="008B1465" w:rsidRPr="008B1465" w:rsidRDefault="008B1465" w:rsidP="002371C8">
      <w:pPr>
        <w:pStyle w:val="Bibliography"/>
      </w:pPr>
      <w:r w:rsidRPr="008B1465">
        <w:t xml:space="preserve">Azour, F., Deurs, M. van, Behrens, J., Carl, H., Hüssy, K., Greisen, K., et al. (2015). Invasion rate and population characteristics of the round goby Neogobius melanostomus: effects of density and invasion history. </w:t>
      </w:r>
      <w:r w:rsidRPr="008B1465">
        <w:rPr>
          <w:i/>
          <w:iCs/>
        </w:rPr>
        <w:t>Aquatic Biology</w:t>
      </w:r>
      <w:r w:rsidRPr="008B1465">
        <w:t xml:space="preserve"> 24, 41–52. doi:10.3354/ab00634.</w:t>
      </w:r>
    </w:p>
    <w:p w14:paraId="3F53740A" w14:textId="77777777" w:rsidR="008B1465" w:rsidRPr="008B1465" w:rsidRDefault="008B1465" w:rsidP="002371C8">
      <w:pPr>
        <w:pStyle w:val="Bibliography"/>
      </w:pPr>
      <w:r w:rsidRPr="008B1465">
        <w:t xml:space="preserve">Behrens, J. W., Deurs, M. van, and Christensen, E. A. F. (2017). Evaluating dispersal potential of an invasive fish by the use of aerobic scope and osmoregulation capacity. </w:t>
      </w:r>
      <w:r w:rsidRPr="008B1465">
        <w:rPr>
          <w:i/>
          <w:iCs/>
        </w:rPr>
        <w:t>PLOS ONE</w:t>
      </w:r>
      <w:r w:rsidRPr="008B1465">
        <w:t xml:space="preserve"> 12, e0176038. doi:10.1371/journal.pone.0176038.</w:t>
      </w:r>
    </w:p>
    <w:p w14:paraId="7F9771EE" w14:textId="77777777" w:rsidR="008B1465" w:rsidRPr="008B1465" w:rsidRDefault="008B1465" w:rsidP="002371C8">
      <w:pPr>
        <w:pStyle w:val="Bibliography"/>
      </w:pPr>
      <w:r w:rsidRPr="008B1465">
        <w:t xml:space="preserve">Biro, P. A., and Dingemanse, N. J. (2009). Sampling bias resulting from animal personality. </w:t>
      </w:r>
      <w:r w:rsidRPr="008B1465">
        <w:rPr>
          <w:i/>
          <w:iCs/>
        </w:rPr>
        <w:t>Trends in Ecology &amp; Evolution</w:t>
      </w:r>
      <w:r w:rsidRPr="008B1465">
        <w:t xml:space="preserve"> 24, 66–67. doi:10.1016/j.tree.2008.11.001.</w:t>
      </w:r>
    </w:p>
    <w:p w14:paraId="6FFAB08B" w14:textId="77777777" w:rsidR="008B1465" w:rsidRPr="008B1465" w:rsidRDefault="008B1465" w:rsidP="002371C8">
      <w:pPr>
        <w:pStyle w:val="Bibliography"/>
      </w:pPr>
      <w:r w:rsidRPr="008B1465">
        <w:t xml:space="preserve">Brauer, M., Behrens, J. W., Christoffersen, M., Hyldig, G., Jacobsen, C., Björnsdottir, K. H., et al. (2020). Seasonal patterns in round goby (Neogobius melanostromus) catch rates, catch composition, and dietary quality. </w:t>
      </w:r>
      <w:r w:rsidRPr="008B1465">
        <w:rPr>
          <w:i/>
          <w:iCs/>
        </w:rPr>
        <w:t>Fisheries Research</w:t>
      </w:r>
      <w:r w:rsidRPr="008B1465">
        <w:t xml:space="preserve"> 222, 105412. doi:10.1016/j.fishres.2019.105412.</w:t>
      </w:r>
    </w:p>
    <w:p w14:paraId="7F53B2B6" w14:textId="77777777" w:rsidR="008B1465" w:rsidRPr="008B1465" w:rsidRDefault="008B1465" w:rsidP="002371C8">
      <w:pPr>
        <w:pStyle w:val="Bibliography"/>
      </w:pPr>
      <w:r w:rsidRPr="008B1465">
        <w:t xml:space="preserve">Britton, J. R., and Busst, G. M. A. (2018). Stable isotope discrimination factors of omnivorous fishes: influence of tissue type, temperature, diet composition and formulated feeds. </w:t>
      </w:r>
      <w:r w:rsidRPr="008B1465">
        <w:rPr>
          <w:i/>
          <w:iCs/>
        </w:rPr>
        <w:t>Hydrobiologia</w:t>
      </w:r>
      <w:r w:rsidRPr="008B1465">
        <w:t xml:space="preserve"> 808, 219–234. doi:10.1007/s10750-017-3423-9.</w:t>
      </w:r>
    </w:p>
    <w:p w14:paraId="48FBF7D0" w14:textId="77777777" w:rsidR="008B1465" w:rsidRPr="008B1465" w:rsidRDefault="008B1465" w:rsidP="002371C8">
      <w:pPr>
        <w:pStyle w:val="Bibliography"/>
      </w:pPr>
      <w:r w:rsidRPr="008B1465">
        <w:t xml:space="preserve">Christoffersen, M., Svendsen, J. C., Behrens, J. W., Jepsen, N., and Deurs, M. van (2019). Using acoustic telemetry and snorkel surveys to study diel activity and seasonal migration of round goby (Neogobius melanostomus) in an estuary of the Western Baltic Sea. </w:t>
      </w:r>
      <w:r w:rsidRPr="008B1465">
        <w:rPr>
          <w:i/>
          <w:iCs/>
        </w:rPr>
        <w:t>Fisheries Management and Ecology</w:t>
      </w:r>
      <w:r w:rsidRPr="008B1465">
        <w:t xml:space="preserve"> 26, 172–182. doi:10.1111/fme.12336.</w:t>
      </w:r>
    </w:p>
    <w:p w14:paraId="055EBE9B" w14:textId="77777777" w:rsidR="008B1465" w:rsidRPr="008B1465" w:rsidRDefault="008B1465" w:rsidP="002371C8">
      <w:pPr>
        <w:pStyle w:val="Bibliography"/>
      </w:pPr>
      <w:r w:rsidRPr="008B1465">
        <w:t xml:space="preserve">Dingemanse, N. J., Kazem, A. J. N., Réale, D., and Wright, J. (2010). Behavioural reaction norms: animal personality meets individual plasticity. </w:t>
      </w:r>
      <w:r w:rsidRPr="008B1465">
        <w:rPr>
          <w:i/>
          <w:iCs/>
        </w:rPr>
        <w:t>Trends in Ecology &amp; Evolution</w:t>
      </w:r>
      <w:r w:rsidRPr="008B1465">
        <w:t xml:space="preserve"> 25, 81–89. doi:10.1016/j.tree.2009.07.013.</w:t>
      </w:r>
    </w:p>
    <w:p w14:paraId="1EC30432" w14:textId="77777777" w:rsidR="008B1465" w:rsidRPr="008B1465" w:rsidRDefault="008B1465" w:rsidP="002371C8">
      <w:pPr>
        <w:pStyle w:val="Bibliography"/>
      </w:pPr>
      <w:r w:rsidRPr="008B1465">
        <w:lastRenderedPageBreak/>
        <w:t xml:space="preserve">Feistel, R., Weinreben, S., Wolf, H., Seitz, S., Spitzer, P., Adel, B., et al. (2010). Density and Absolute Salinity of the Baltic Sea 2006–2009. </w:t>
      </w:r>
      <w:r w:rsidRPr="008B1465">
        <w:rPr>
          <w:i/>
          <w:iCs/>
        </w:rPr>
        <w:t>Ocean Science</w:t>
      </w:r>
      <w:r w:rsidRPr="008B1465">
        <w:t xml:space="preserve"> 6, 3–24. doi:https://doi.org/10.5194/os-6-3-2010.</w:t>
      </w:r>
    </w:p>
    <w:p w14:paraId="3A84BB5F" w14:textId="77777777" w:rsidR="008B1465" w:rsidRPr="008B1465" w:rsidRDefault="008B1465" w:rsidP="002371C8">
      <w:pPr>
        <w:pStyle w:val="Bibliography"/>
      </w:pPr>
      <w:r w:rsidRPr="008B1465">
        <w:t xml:space="preserve">Gosling, S. D. (2008). Personality in Non-human Animals. </w:t>
      </w:r>
      <w:r w:rsidRPr="008B1465">
        <w:rPr>
          <w:i/>
          <w:iCs/>
        </w:rPr>
        <w:t>Social and Personality Psychology Compass</w:t>
      </w:r>
      <w:r w:rsidRPr="008B1465">
        <w:t xml:space="preserve"> 2, 985–1001. doi:10.1111/j.1751-9004.2008.00087.x.</w:t>
      </w:r>
    </w:p>
    <w:p w14:paraId="1114F0C0" w14:textId="77777777" w:rsidR="008B1465" w:rsidRPr="008B1465" w:rsidRDefault="008B1465" w:rsidP="002371C8">
      <w:pPr>
        <w:pStyle w:val="Bibliography"/>
      </w:pPr>
      <w:r w:rsidRPr="008B1465">
        <w:t xml:space="preserve">Hayden, B., Soto, D. X., Jardine, T. D., Graham, B. S., Cunjak, R. A., Romakkaniemi, A., et al. (2015). Small Tails Tell Tall Tales--Intra-Individual Variation in the Stable Isotope Values of Fish Fin. </w:t>
      </w:r>
      <w:r w:rsidRPr="008B1465">
        <w:rPr>
          <w:i/>
          <w:iCs/>
        </w:rPr>
        <w:t>PLoS ONE</w:t>
      </w:r>
      <w:r w:rsidRPr="008B1465">
        <w:t xml:space="preserve"> 10, e0145154. doi:10.1371/journal.pone.0145154.</w:t>
      </w:r>
    </w:p>
    <w:p w14:paraId="6B64A2EE" w14:textId="77777777" w:rsidR="008B1465" w:rsidRPr="008B1465" w:rsidRDefault="008B1465" w:rsidP="002371C8">
      <w:pPr>
        <w:pStyle w:val="Bibliography"/>
      </w:pPr>
      <w:r w:rsidRPr="008B1465">
        <w:t xml:space="preserve">Jardine, T. D., McGeachy, S., Paton, C., Savoie, M., and Cunjak, R. (2003). Stable isotopes in aquatic systems: sample preparation, analysis and interpretation. </w:t>
      </w:r>
      <w:r w:rsidRPr="008B1465">
        <w:rPr>
          <w:i/>
          <w:iCs/>
        </w:rPr>
        <w:t>Canadian Manuscript Report of Fisheries and Aquatic Sciences</w:t>
      </w:r>
      <w:r w:rsidRPr="008B1465">
        <w:t xml:space="preserve"> 2656, 39.</w:t>
      </w:r>
    </w:p>
    <w:p w14:paraId="0ECB729C" w14:textId="77777777" w:rsidR="008B1465" w:rsidRPr="008B1465" w:rsidRDefault="008B1465" w:rsidP="002371C8">
      <w:pPr>
        <w:pStyle w:val="Bibliography"/>
      </w:pPr>
      <w:r w:rsidRPr="008B1465">
        <w:t xml:space="preserve">Jolles, J. W., Manica, A., and Boogert, N. J. (2016). Food intake rates of inactive fish are positively linked to boldness in three-spined sticklebacks Gasterosteus aculeatus. </w:t>
      </w:r>
      <w:r w:rsidRPr="008B1465">
        <w:rPr>
          <w:i/>
          <w:iCs/>
        </w:rPr>
        <w:t>J Fish Biol</w:t>
      </w:r>
      <w:r w:rsidRPr="008B1465">
        <w:t xml:space="preserve"> 88, 1661–1668. doi:10.1111/jfb.12934.</w:t>
      </w:r>
    </w:p>
    <w:p w14:paraId="2DF87EC0" w14:textId="77777777" w:rsidR="008B1465" w:rsidRPr="008B1465" w:rsidRDefault="008B1465" w:rsidP="002371C8">
      <w:pPr>
        <w:pStyle w:val="Bibliography"/>
      </w:pPr>
      <w:r w:rsidRPr="008B1465">
        <w:t>Jolles, J. W., Ostojic, L., and Clayton, N. S. (2013). Dominance, pair bonds and boldness determine social-foraging tactics in rooks, Corvus frugilegus. 85, 1261–1269. doi:10.1016/j.anbehav.2013.03.013.</w:t>
      </w:r>
    </w:p>
    <w:p w14:paraId="31234871" w14:textId="77777777" w:rsidR="008B1465" w:rsidRPr="008B1465" w:rsidRDefault="008B1465" w:rsidP="002371C8">
      <w:pPr>
        <w:pStyle w:val="Bibliography"/>
      </w:pPr>
      <w:r w:rsidRPr="008B1465">
        <w:t xml:space="preserve">Jørgensen, M. G. P., Deurs, M. van, Butts, I., Jørgensen, K., and Behrens, J. W. (2017). PIT-tagging method for small fishes: A case study using sandeel ( Ammodytes tobianus ). </w:t>
      </w:r>
      <w:r w:rsidRPr="008B1465">
        <w:rPr>
          <w:i/>
          <w:iCs/>
        </w:rPr>
        <w:t>FISH RES</w:t>
      </w:r>
      <w:r w:rsidRPr="008B1465">
        <w:t xml:space="preserve"> 193, 95–103. doi:10.1016/j.fishres.2017.04.002.</w:t>
      </w:r>
    </w:p>
    <w:p w14:paraId="319EF5D6" w14:textId="77777777" w:rsidR="008B1465" w:rsidRPr="008B1465" w:rsidRDefault="008B1465" w:rsidP="002371C8">
      <w:pPr>
        <w:pStyle w:val="Bibliography"/>
      </w:pPr>
      <w:r w:rsidRPr="008B1465">
        <w:t xml:space="preserve">Juette, T., Cucherousset, J., and Cote, J. (2014). Animal personality and the ecological impacts of freshwater non-native species. </w:t>
      </w:r>
      <w:r w:rsidRPr="008B1465">
        <w:rPr>
          <w:i/>
          <w:iCs/>
        </w:rPr>
        <w:t>Curr Zool</w:t>
      </w:r>
      <w:r w:rsidRPr="008B1465">
        <w:t xml:space="preserve"> 60, 417–427. doi:10.1093/czoolo/60.3.417.</w:t>
      </w:r>
    </w:p>
    <w:p w14:paraId="3A49E3F7" w14:textId="77777777" w:rsidR="008B1465" w:rsidRPr="008B1465" w:rsidRDefault="008B1465" w:rsidP="002371C8">
      <w:pPr>
        <w:pStyle w:val="Bibliography"/>
      </w:pPr>
      <w:r w:rsidRPr="008B1465">
        <w:t xml:space="preserve">Lynch, M. P., and Mensinger, A. F. (2012). Seasonal abundance and movement of the invasive round goby (Neogobius melanostomus) on rocky substrate in the Duluth–Superior Harbor of Lake Superior. </w:t>
      </w:r>
      <w:r w:rsidRPr="008B1465">
        <w:rPr>
          <w:i/>
          <w:iCs/>
        </w:rPr>
        <w:t>Ecology of Freshwater Fish</w:t>
      </w:r>
      <w:r w:rsidRPr="008B1465">
        <w:t xml:space="preserve"> 21, 64–74. doi:https://doi.org/10.1111/j.1600-0633.2011.00524.x.</w:t>
      </w:r>
    </w:p>
    <w:p w14:paraId="3FBB50AC" w14:textId="77777777" w:rsidR="008B1465" w:rsidRPr="008B1465" w:rsidRDefault="008B1465" w:rsidP="002371C8">
      <w:pPr>
        <w:pStyle w:val="Bibliography"/>
      </w:pPr>
      <w:r w:rsidRPr="008B1465">
        <w:t xml:space="preserve">Marentette, J. R., Wang, G., Tong, S., Sopinka, N. M., Taves, M. D., Koops, M. A., et al. (2011). Laboratory and field evidence of sex-biased movement in the invasive round goby. </w:t>
      </w:r>
      <w:r w:rsidRPr="008B1465">
        <w:rPr>
          <w:i/>
          <w:iCs/>
        </w:rPr>
        <w:t>Behav Ecol Sociobiol</w:t>
      </w:r>
      <w:r w:rsidRPr="008B1465">
        <w:t xml:space="preserve"> 65, 2239–2249. doi:10.1007/s00265-011-1233-z.</w:t>
      </w:r>
    </w:p>
    <w:p w14:paraId="1012BD70" w14:textId="77777777" w:rsidR="008B1465" w:rsidRPr="008B1465" w:rsidRDefault="008B1465" w:rsidP="002371C8">
      <w:pPr>
        <w:pStyle w:val="Bibliography"/>
      </w:pPr>
      <w:r w:rsidRPr="008B1465">
        <w:t xml:space="preserve">Michelangeli, M., Wong, B. B. M., and Chapple, D. G. (2016). It’s a trap: sampling bias due to animal personality is not always inevitable. </w:t>
      </w:r>
      <w:r w:rsidRPr="008B1465">
        <w:rPr>
          <w:i/>
          <w:iCs/>
        </w:rPr>
        <w:t>Behavioral Ecology</w:t>
      </w:r>
      <w:r w:rsidRPr="008B1465">
        <w:t xml:space="preserve"> 27, 62–67. doi:10.1093/beheco/arv123.</w:t>
      </w:r>
    </w:p>
    <w:p w14:paraId="39FA3B31" w14:textId="77777777" w:rsidR="008B1465" w:rsidRPr="008B1465" w:rsidRDefault="008B1465" w:rsidP="002371C8">
      <w:pPr>
        <w:pStyle w:val="Bibliography"/>
      </w:pPr>
      <w:r w:rsidRPr="008B1465">
        <w:t xml:space="preserve">Moran, N. P., Sánchez‐Tójar, A., Schielzeth, H., and Reinhold, K. (2020). Poor nutritional condition promotes high-risk behaviours: a systematic review and meta-analysis. </w:t>
      </w:r>
      <w:r w:rsidRPr="008B1465">
        <w:rPr>
          <w:i/>
          <w:iCs/>
        </w:rPr>
        <w:t>Biological Reviews</w:t>
      </w:r>
      <w:r w:rsidRPr="008B1465">
        <w:t xml:space="preserve"> n/a. doi:https://doi.org/10.1111/brv.12655.</w:t>
      </w:r>
    </w:p>
    <w:p w14:paraId="4FBDA7E8" w14:textId="77777777" w:rsidR="008B1465" w:rsidRPr="008B1465" w:rsidRDefault="008B1465" w:rsidP="002371C8">
      <w:pPr>
        <w:pStyle w:val="Bibliography"/>
      </w:pPr>
      <w:r w:rsidRPr="008B1465">
        <w:t xml:space="preserve">Nussey, D. H., Wilson, A. J., and Brommer, J. E. (2007). The evolutionary ecology of individual phenotypic plasticity in wild populations. </w:t>
      </w:r>
      <w:r w:rsidRPr="008B1465">
        <w:rPr>
          <w:i/>
          <w:iCs/>
        </w:rPr>
        <w:t>Journal of Evolutionary Biology</w:t>
      </w:r>
      <w:r w:rsidRPr="008B1465">
        <w:t xml:space="preserve"> 20, 831–844. doi:10.1111/j.1420-9101.2007.01300.x.</w:t>
      </w:r>
    </w:p>
    <w:p w14:paraId="39DF58B5" w14:textId="77777777" w:rsidR="008B1465" w:rsidRPr="008B1465" w:rsidRDefault="008B1465" w:rsidP="002371C8">
      <w:pPr>
        <w:pStyle w:val="Bibliography"/>
      </w:pPr>
      <w:r w:rsidRPr="008B1465">
        <w:lastRenderedPageBreak/>
        <w:t xml:space="preserve">Puntila-Dodd, R., Bekkevold, D., and Behrens, J. W. (2021). Estimating salinity stress via hsp70 expression in the invasive round goby (Neogobius melanostomus): implications for further range expansion. </w:t>
      </w:r>
      <w:r w:rsidRPr="008B1465">
        <w:rPr>
          <w:i/>
          <w:iCs/>
        </w:rPr>
        <w:t>Hydrobiologia</w:t>
      </w:r>
      <w:r w:rsidRPr="008B1465">
        <w:t xml:space="preserve"> 848, 421–429. doi:10.1007/s10750-020-04449-x.</w:t>
      </w:r>
    </w:p>
    <w:p w14:paraId="485AE109" w14:textId="77777777" w:rsidR="008B1465" w:rsidRPr="008B1465" w:rsidRDefault="008B1465" w:rsidP="002371C8">
      <w:pPr>
        <w:pStyle w:val="Bibliography"/>
      </w:pPr>
      <w:r w:rsidRPr="008B1465">
        <w:t xml:space="preserve">Réale, D., Reader, S. M., Sol, D., McDougall, P. T., and Dingemanse, N. J. (2007). Integrating animal temperament within ecology and evolution. </w:t>
      </w:r>
      <w:r w:rsidRPr="008B1465">
        <w:rPr>
          <w:i/>
          <w:iCs/>
        </w:rPr>
        <w:t>Biological Reviews</w:t>
      </w:r>
      <w:r w:rsidRPr="008B1465">
        <w:t xml:space="preserve"> 82, 291–318. doi:10.1111/j.1469-185X.2007.00010.x.</w:t>
      </w:r>
    </w:p>
    <w:p w14:paraId="6177E278" w14:textId="77777777" w:rsidR="008B1465" w:rsidRPr="008B1465" w:rsidRDefault="008B1465" w:rsidP="002371C8">
      <w:pPr>
        <w:pStyle w:val="Bibliography"/>
      </w:pPr>
      <w:r w:rsidRPr="008B1465">
        <w:t xml:space="preserve">Ruetz, C. R., Earl, B. M., and Kohler, S. L. (2006). Evaluating Passive Integrated Transponder Tags for Marking Mottled Sculpins: Effects on Growth and Mortality. </w:t>
      </w:r>
      <w:r w:rsidRPr="008B1465">
        <w:rPr>
          <w:i/>
          <w:iCs/>
        </w:rPr>
        <w:t>Transactions of the American Fisheries Society</w:t>
      </w:r>
      <w:r w:rsidRPr="008B1465">
        <w:t xml:space="preserve"> 135, 1456–1461. doi:10.1577/T05-295.1.</w:t>
      </w:r>
    </w:p>
    <w:p w14:paraId="4F380B61" w14:textId="77777777" w:rsidR="008B1465" w:rsidRPr="008B1465" w:rsidRDefault="008B1465" w:rsidP="002371C8">
      <w:pPr>
        <w:pStyle w:val="Bibliography"/>
      </w:pPr>
      <w:r w:rsidRPr="008B1465">
        <w:t xml:space="preserve">Thomas, S. M., and Crowther, T. W. (2015). Predicting rates of isotopic turnover across the animal kingdom: a synthesis of existing data. </w:t>
      </w:r>
      <w:r w:rsidRPr="008B1465">
        <w:rPr>
          <w:i/>
          <w:iCs/>
        </w:rPr>
        <w:t>Journal of Animal Ecology</w:t>
      </w:r>
      <w:r w:rsidRPr="008B1465">
        <w:t xml:space="preserve"> 84, 861–870. doi:10.1111/1365-2656.12326.</w:t>
      </w:r>
    </w:p>
    <w:p w14:paraId="341976C2" w14:textId="77777777" w:rsidR="008B1465" w:rsidRPr="008B1465" w:rsidRDefault="008B1465" w:rsidP="002371C8">
      <w:pPr>
        <w:pStyle w:val="Bibliography"/>
      </w:pPr>
      <w:r w:rsidRPr="008B1465">
        <w:t xml:space="preserve">Thorlacius, M., Hellström, G., and Brodin, T. (2015). Behavioral dependent dispersal in the invasive round goby Neogobius melanostomus depends on population age. </w:t>
      </w:r>
      <w:r w:rsidRPr="008B1465">
        <w:rPr>
          <w:i/>
          <w:iCs/>
        </w:rPr>
        <w:t>Curr Zool</w:t>
      </w:r>
      <w:r w:rsidRPr="008B1465">
        <w:t xml:space="preserve"> 61, 529–542. doi:10.1093/czoolo/61.3.529.</w:t>
      </w:r>
    </w:p>
    <w:p w14:paraId="4FEDC73E" w14:textId="77777777" w:rsidR="008B1465" w:rsidRPr="008B1465" w:rsidRDefault="008B1465" w:rsidP="002371C8">
      <w:pPr>
        <w:pStyle w:val="Bibliography"/>
      </w:pPr>
      <w:r w:rsidRPr="008B1465">
        <w:t xml:space="preserve">White, J. R., Meekan, M. G., McCormick, M. I., and Ferrari, M. C. O. (2013). A Comparison of Measures of Boldness and Their Relationships to Survival in Young Fish. </w:t>
      </w:r>
      <w:r w:rsidRPr="008B1465">
        <w:rPr>
          <w:i/>
          <w:iCs/>
        </w:rPr>
        <w:t>PLoS One</w:t>
      </w:r>
      <w:r w:rsidRPr="008B1465">
        <w:t xml:space="preserve"> 8. doi:10.1371/journal.pone.0068900.</w:t>
      </w:r>
    </w:p>
    <w:p w14:paraId="70017C66" w14:textId="77777777" w:rsidR="008B1465" w:rsidRPr="008B1465" w:rsidRDefault="008B1465" w:rsidP="002371C8">
      <w:pPr>
        <w:pStyle w:val="Bibliography"/>
      </w:pPr>
      <w:r w:rsidRPr="008B1465">
        <w:t xml:space="preserve">Wolf, M., and Weissing, F. J. (2012). Animal personalities: consequences for ecology and evolution. </w:t>
      </w:r>
      <w:r w:rsidRPr="008B1465">
        <w:rPr>
          <w:i/>
          <w:iCs/>
        </w:rPr>
        <w:t>Trends in Ecology &amp; Evolution</w:t>
      </w:r>
      <w:r w:rsidRPr="008B1465">
        <w:t xml:space="preserve"> 27, 452–461. doi:10.1016/j.tree.2012.05.001.</w:t>
      </w:r>
    </w:p>
    <w:p w14:paraId="6F2D2BE7" w14:textId="040E3DF5" w:rsidR="00552D36" w:rsidRDefault="008117A2" w:rsidP="002371C8">
      <w:r>
        <w:fldChar w:fldCharType="end"/>
      </w:r>
    </w:p>
    <w:p w14:paraId="5DB213ED" w14:textId="23401488" w:rsidR="00552D36" w:rsidRDefault="00552D36" w:rsidP="002371C8"/>
    <w:p w14:paraId="169063CC" w14:textId="12C67941" w:rsidR="00552D36" w:rsidRDefault="00552D36" w:rsidP="002371C8">
      <w:r>
        <w:br w:type="page"/>
      </w:r>
    </w:p>
    <w:p w14:paraId="63267200" w14:textId="1928D5A6" w:rsidR="00552D36" w:rsidRPr="0042247F" w:rsidRDefault="00552D36" w:rsidP="002371C8">
      <w:r w:rsidRPr="0042247F">
        <w:lastRenderedPageBreak/>
        <w:t xml:space="preserve">Tables </w:t>
      </w: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42247F" w:rsidRDefault="0042247F" w:rsidP="002371C8">
      <w:r w:rsidRPr="0042247F">
        <w:lastRenderedPageBreak/>
        <w:t>Figure Legends</w:t>
      </w:r>
    </w:p>
    <w:p w14:paraId="304D7342" w14:textId="3D51A03C" w:rsidR="0042247F" w:rsidRPr="00715FB4" w:rsidRDefault="009C6C12" w:rsidP="002371C8">
      <w:r>
        <w:t xml:space="preserve">Figure 1. </w:t>
      </w:r>
      <w:proofErr w:type="gramStart"/>
      <w:r>
        <w:t>Main map,</w:t>
      </w:r>
      <w:proofErr w:type="gramEnd"/>
      <w:r>
        <w:t xml:space="preserve"> includes collection sites </w:t>
      </w:r>
      <w:proofErr w:type="spellStart"/>
      <w:r>
        <w:t>Guldborgsund</w:t>
      </w:r>
      <w:proofErr w:type="spellEnd"/>
      <w:r>
        <w:t xml:space="preserve"> (A) and </w:t>
      </w:r>
      <w:proofErr w:type="spellStart"/>
      <w:r>
        <w:t>Karrebaek</w:t>
      </w:r>
      <w:proofErr w:type="spellEnd"/>
      <w:r>
        <w:t xml:space="preserve"> (C), in relation to the Baltic Sea and the housing laboratory at DTU Lyngby (C). Inset top right, includes specific locations of collection sites A and B within their estuaries. Inset middle right, the 200 x 100m (2 ha) sampling area within </w:t>
      </w:r>
      <w:proofErr w:type="spellStart"/>
      <w:r>
        <w:t>Guldborgsund</w:t>
      </w:r>
      <w:proofErr w:type="spellEnd"/>
      <w:r>
        <w:t xml:space="preserve"> (black horizontal zone), with specific locations of eight sampling replicates (black triangles) within the area. </w:t>
      </w:r>
    </w:p>
    <w:p w14:paraId="264B64F9" w14:textId="77777777" w:rsidR="0042247F" w:rsidRDefault="0042247F" w:rsidP="002371C8"/>
    <w:p w14:paraId="356D6E90" w14:textId="77777777" w:rsidR="0042247F" w:rsidRDefault="0042247F" w:rsidP="002371C8">
      <w:r>
        <w:br w:type="page"/>
      </w:r>
    </w:p>
    <w:p w14:paraId="0D754629" w14:textId="77777777" w:rsidR="009C6C12" w:rsidRDefault="009C6C12" w:rsidP="002371C8"/>
    <w:p w14:paraId="41D8F514" w14:textId="3F53D092" w:rsidR="009C6C12" w:rsidRPr="009C6C12" w:rsidRDefault="009C6C12" w:rsidP="002371C8">
      <w:r w:rsidRPr="009C6C12">
        <w:t>Figure 1</w:t>
      </w:r>
    </w:p>
    <w:p w14:paraId="5FFBF581" w14:textId="2CAA82CD" w:rsidR="0042247F" w:rsidRPr="009C6C12" w:rsidRDefault="00231DD0" w:rsidP="002371C8">
      <w:r>
        <w:rPr>
          <w:noProof/>
          <w:lang w:val="en-GB" w:eastAsia="en-GB"/>
        </w:rPr>
        <w:pict w14:anchorId="4D7E6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2pt;height:288.6pt" o:bordertopcolor="this" o:borderleftcolor="this" o:borderbottomcolor="this" o:borderrightcolor="this">
            <v:imagedata r:id="rId15" o:title="Figure 1"/>
            <w10:bordertop type="single" width="8"/>
            <w10:borderleft type="single" width="8"/>
            <w10:borderbottom type="single" width="8"/>
            <w10:borderright type="single" width="8"/>
          </v:shape>
        </w:pict>
      </w:r>
    </w:p>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Patrick Moran" w:date="2021-01-11T15:35:00Z" w:initials="NPM">
    <w:p w14:paraId="788712B9" w14:textId="59A44293" w:rsidR="00AA1318" w:rsidRDefault="00AA1318" w:rsidP="002371C8">
      <w:pPr>
        <w:pStyle w:val="CommentText"/>
      </w:pPr>
      <w:r>
        <w:rPr>
          <w:rStyle w:val="CommentReference"/>
        </w:rPr>
        <w:annotationRef/>
      </w:r>
      <w:proofErr w:type="spellStart"/>
      <w:r>
        <w:t>Moar</w:t>
      </w:r>
      <w:proofErr w:type="spellEnd"/>
      <w:r>
        <w:t xml:space="preserve"> results</w:t>
      </w:r>
    </w:p>
  </w:comment>
  <w:comment w:id="1" w:author="Nicholas Patrick Moran [2]" w:date="2021-03-17T17:09:00Z" w:initials="NPM">
    <w:p w14:paraId="1F6A62D9" w14:textId="7FEC921F" w:rsidR="00AA1318" w:rsidRDefault="00AA1318" w:rsidP="002371C8">
      <w:pPr>
        <w:pStyle w:val="CommentText"/>
      </w:pPr>
      <w:r>
        <w:rPr>
          <w:rStyle w:val="CommentReference"/>
        </w:rPr>
        <w:annotationRef/>
      </w:r>
      <w:r>
        <w:t xml:space="preserve">Find a study that isn’t </w:t>
      </w:r>
      <w:proofErr w:type="gramStart"/>
      <w:r>
        <w:t>bullshit</w:t>
      </w:r>
      <w:proofErr w:type="gramEnd"/>
      <w:r>
        <w:t>.</w:t>
      </w:r>
    </w:p>
    <w:p w14:paraId="51444DE2" w14:textId="38749302" w:rsidR="00AA1318" w:rsidRDefault="00AA1318" w:rsidP="002371C8">
      <w:pPr>
        <w:pStyle w:val="CommentText"/>
      </w:pPr>
      <w:proofErr w:type="gramStart"/>
      <w:r>
        <w:t>Fucking Pruitt</w:t>
      </w:r>
      <w:proofErr w:type="gramEnd"/>
      <w:r>
        <w:t xml:space="preserve"> for fucks sake.</w:t>
      </w:r>
    </w:p>
  </w:comment>
  <w:comment w:id="2" w:author="Nicholas Patrick Moran [2]" w:date="2021-04-16T15:31:00Z" w:initials="NPM">
    <w:p w14:paraId="7114FF54" w14:textId="77777777" w:rsidR="009F7DD8" w:rsidRDefault="009F7DD8" w:rsidP="002371C8">
      <w:pPr>
        <w:pStyle w:val="Heading5"/>
      </w:pPr>
      <w:r>
        <w:rPr>
          <w:rStyle w:val="CommentReference"/>
        </w:rPr>
        <w:annotationRef/>
      </w:r>
      <w:r>
        <w:t xml:space="preserve">Ancient divisions, recent expansions: </w:t>
      </w:r>
      <w:proofErr w:type="spellStart"/>
      <w:r>
        <w:t>phylogeography</w:t>
      </w:r>
      <w:proofErr w:type="spellEnd"/>
      <w:r>
        <w:t xml:space="preserve"> and population genetics of the round goby Apollonia </w:t>
      </w:r>
      <w:proofErr w:type="spellStart"/>
      <w:r>
        <w:t>melanostoma</w:t>
      </w:r>
      <w:proofErr w:type="spellEnd"/>
    </w:p>
    <w:p w14:paraId="17C22346" w14:textId="4D9422F0" w:rsidR="009F7DD8" w:rsidRDefault="009F7DD8" w:rsidP="002371C8">
      <w:pPr>
        <w:pStyle w:val="CommentText"/>
      </w:pPr>
    </w:p>
  </w:comment>
  <w:comment w:id="3" w:author="Nicholas Patrick Moran" w:date="2021-03-15T14:54:00Z" w:initials="NPM">
    <w:p w14:paraId="4923A5B4" w14:textId="77777777" w:rsidR="00AA1318" w:rsidRDefault="00AA1318" w:rsidP="002371C8">
      <w:pPr>
        <w:pStyle w:val="CommentText"/>
      </w:pPr>
      <w:r>
        <w:rPr>
          <w:rStyle w:val="CommentReference"/>
        </w:rPr>
        <w:annotationRef/>
      </w:r>
      <w:r>
        <w:t>Push net/shrimp net, net width 65cm, mesh size 1cm 5m transect,</w:t>
      </w:r>
    </w:p>
    <w:p w14:paraId="7798C786" w14:textId="77777777" w:rsidR="00AA1318" w:rsidRDefault="00AA1318" w:rsidP="002371C8">
      <w:pPr>
        <w:pStyle w:val="CommentText"/>
      </w:pPr>
    </w:p>
    <w:p w14:paraId="3B2B576A" w14:textId="77777777" w:rsidR="00AA1318" w:rsidRDefault="00AA1318" w:rsidP="002371C8">
      <w:pPr>
        <w:pStyle w:val="CommentText"/>
      </w:pPr>
      <w:r>
        <w:t xml:space="preserve">Cylinder and box </w:t>
      </w:r>
    </w:p>
  </w:comment>
  <w:comment w:id="4" w:author="Nicholas Patrick Moran [2]" w:date="2020-12-10T17:44:00Z" w:initials="NPM">
    <w:p w14:paraId="7419B427" w14:textId="77777777" w:rsidR="00B87FB7" w:rsidRPr="007E64AE" w:rsidRDefault="00B87FB7"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B87FB7" w:rsidRDefault="00B87FB7" w:rsidP="002371C8">
      <w:pPr>
        <w:pStyle w:val="CommentText"/>
      </w:pPr>
    </w:p>
  </w:comment>
  <w:comment w:id="5" w:author="Nicholas Patrick Moran [2]" w:date="2020-12-10T17:38:00Z" w:initials="NPM">
    <w:p w14:paraId="7FFED93D" w14:textId="77777777" w:rsidR="00B87FB7" w:rsidRDefault="00B87FB7" w:rsidP="002371C8">
      <w:pPr>
        <w:pStyle w:val="CommentText"/>
      </w:pPr>
      <w:r>
        <w:rPr>
          <w:rStyle w:val="CommentReference"/>
        </w:rPr>
        <w:annotationRef/>
      </w:r>
      <w:proofErr w:type="spellStart"/>
      <w:r>
        <w:rPr>
          <w:shd w:val="clear" w:color="auto" w:fill="FFFFFF"/>
        </w:rPr>
        <w:t>Jørgensen</w:t>
      </w:r>
      <w:proofErr w:type="spellEnd"/>
      <w:r>
        <w:rPr>
          <w:shd w:val="clear" w:color="auto" w:fill="FFFFFF"/>
        </w:rPr>
        <w:t xml:space="preserve">, M. G. P., van Deurs, M., Butts, I. A. E., </w:t>
      </w:r>
      <w:proofErr w:type="spellStart"/>
      <w:r>
        <w:rPr>
          <w:shd w:val="clear" w:color="auto" w:fill="FFFFFF"/>
        </w:rPr>
        <w:t>Jørgensen</w:t>
      </w:r>
      <w:proofErr w:type="spellEnd"/>
      <w:r>
        <w:rPr>
          <w:shd w:val="clear" w:color="auto" w:fill="FFFFFF"/>
        </w:rPr>
        <w:t xml:space="preserve">, K., &amp; Behrens, J. W. (2017). PIT-tagging method for small fishes: A case study using </w:t>
      </w:r>
      <w:proofErr w:type="spellStart"/>
      <w:r>
        <w:rPr>
          <w:shd w:val="clear" w:color="auto" w:fill="FFFFFF"/>
        </w:rPr>
        <w:t>sandeel</w:t>
      </w:r>
      <w:proofErr w:type="spellEnd"/>
      <w:r>
        <w:rPr>
          <w:shd w:val="clear" w:color="auto" w:fill="FFFFFF"/>
        </w:rPr>
        <w:t xml:space="preserve"> (</w:t>
      </w:r>
      <w:proofErr w:type="spellStart"/>
      <w:r>
        <w:rPr>
          <w:shd w:val="clear" w:color="auto" w:fill="FFFFFF"/>
        </w:rPr>
        <w:t>Ammodytes</w:t>
      </w:r>
      <w:proofErr w:type="spellEnd"/>
      <w:r>
        <w:rPr>
          <w:shd w:val="clear" w:color="auto" w:fill="FFFFFF"/>
        </w:rPr>
        <w:t xml:space="preserve"> </w:t>
      </w:r>
      <w:proofErr w:type="spellStart"/>
      <w:r>
        <w:rPr>
          <w:shd w:val="clear" w:color="auto" w:fill="FFFFFF"/>
        </w:rPr>
        <w:t>tobianus</w:t>
      </w:r>
      <w:proofErr w:type="spellEnd"/>
      <w:r>
        <w:rPr>
          <w:shd w:val="clear" w:color="auto" w:fill="FFFFFF"/>
        </w:rPr>
        <w:t>). Fisheries Research, 193, 95-103.</w:t>
      </w:r>
    </w:p>
  </w:comment>
  <w:comment w:id="6" w:author="Nicholas Patrick Moran [2]" w:date="2020-12-10T17:38:00Z" w:initials="NPM">
    <w:p w14:paraId="6EE0E7E7" w14:textId="77777777" w:rsidR="00B87FB7" w:rsidRDefault="00B87FB7" w:rsidP="002371C8">
      <w:pPr>
        <w:pStyle w:val="Heading1"/>
      </w:pPr>
      <w:r>
        <w:rPr>
          <w:rStyle w:val="CommentReference"/>
        </w:rPr>
        <w:annotationRef/>
      </w:r>
      <w:r>
        <w:t>Evaluating passive integrated transponder tags for tracking movements of round gobies</w:t>
      </w:r>
    </w:p>
    <w:p w14:paraId="452D74BD" w14:textId="77777777" w:rsidR="00B87FB7" w:rsidRDefault="009E2694" w:rsidP="002371C8">
      <w:pPr>
        <w:rPr>
          <w:rFonts w:ascii="Arial" w:hAnsi="Arial" w:cs="Arial"/>
          <w:color w:val="8B8B8B"/>
          <w:sz w:val="21"/>
          <w:szCs w:val="21"/>
        </w:rPr>
      </w:pPr>
      <w:hyperlink r:id="rId1" w:history="1">
        <w:r w:rsidR="00B87FB7">
          <w:rPr>
            <w:rStyle w:val="Hyperlink"/>
            <w:rFonts w:ascii="Arial" w:hAnsi="Arial" w:cs="Arial"/>
            <w:color w:val="005274"/>
            <w:sz w:val="21"/>
            <w:szCs w:val="21"/>
          </w:rPr>
          <w:t xml:space="preserve">M. N. </w:t>
        </w:r>
        <w:proofErr w:type="spellStart"/>
        <w:r w:rsidR="00B87FB7">
          <w:rPr>
            <w:rStyle w:val="Hyperlink"/>
            <w:rFonts w:ascii="Arial" w:hAnsi="Arial" w:cs="Arial"/>
            <w:color w:val="005274"/>
            <w:sz w:val="21"/>
            <w:szCs w:val="21"/>
          </w:rPr>
          <w:t>Cookingham</w:t>
        </w:r>
        <w:proofErr w:type="spellEnd"/>
      </w:hyperlink>
      <w:r w:rsidR="00B87FB7">
        <w:rPr>
          <w:rFonts w:ascii="Arial" w:hAnsi="Arial" w:cs="Arial"/>
          <w:color w:val="8B8B8B"/>
          <w:sz w:val="21"/>
          <w:szCs w:val="21"/>
        </w:rPr>
        <w:t> </w:t>
      </w:r>
    </w:p>
    <w:p w14:paraId="7BE45F2F" w14:textId="77777777" w:rsidR="00B87FB7" w:rsidRDefault="00B87FB7" w:rsidP="002371C8">
      <w:r>
        <w:t> </w:t>
      </w:r>
    </w:p>
    <w:p w14:paraId="032476D4" w14:textId="77777777" w:rsidR="00B87FB7" w:rsidRDefault="009E2694" w:rsidP="002371C8">
      <w:pPr>
        <w:rPr>
          <w:rFonts w:ascii="Arial" w:hAnsi="Arial" w:cs="Arial"/>
          <w:color w:val="8B8B8B"/>
          <w:sz w:val="21"/>
          <w:szCs w:val="21"/>
        </w:rPr>
      </w:pPr>
      <w:hyperlink r:id="rId2" w:history="1">
        <w:r w:rsidR="00B87FB7">
          <w:rPr>
            <w:rStyle w:val="Hyperlink"/>
            <w:rFonts w:ascii="Arial" w:hAnsi="Arial" w:cs="Arial"/>
            <w:color w:val="005274"/>
            <w:sz w:val="21"/>
            <w:szCs w:val="21"/>
          </w:rPr>
          <w:t xml:space="preserve">C. R. </w:t>
        </w:r>
        <w:proofErr w:type="spellStart"/>
        <w:r w:rsidR="00B87FB7">
          <w:rPr>
            <w:rStyle w:val="Hyperlink"/>
            <w:rFonts w:ascii="Arial" w:hAnsi="Arial" w:cs="Arial"/>
            <w:color w:val="005274"/>
            <w:sz w:val="21"/>
            <w:szCs w:val="21"/>
          </w:rPr>
          <w:t>Ruetz</w:t>
        </w:r>
        <w:proofErr w:type="spellEnd"/>
        <w:r w:rsidR="00B87FB7">
          <w:rPr>
            <w:rStyle w:val="Hyperlink"/>
            <w:rFonts w:ascii="Arial" w:hAnsi="Arial" w:cs="Arial"/>
            <w:color w:val="005274"/>
            <w:sz w:val="21"/>
            <w:szCs w:val="21"/>
          </w:rPr>
          <w:t xml:space="preserve"> III</w:t>
        </w:r>
      </w:hyperlink>
    </w:p>
    <w:p w14:paraId="28EF5418" w14:textId="77777777" w:rsidR="00B87FB7" w:rsidRDefault="00B87FB7" w:rsidP="002371C8">
      <w:pPr>
        <w:rPr>
          <w:color w:val="767676"/>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0079F597" w14:textId="77777777" w:rsidR="00B87FB7" w:rsidRDefault="00B87FB7" w:rsidP="002371C8">
      <w:r>
        <w:t> </w:t>
      </w:r>
    </w:p>
    <w:p w14:paraId="61CF564E" w14:textId="77777777" w:rsidR="00B87FB7" w:rsidRDefault="009E2694" w:rsidP="002371C8">
      <w:pPr>
        <w:rPr>
          <w:rFonts w:ascii="Arial" w:hAnsi="Arial" w:cs="Arial"/>
          <w:color w:val="767676"/>
          <w:sz w:val="21"/>
          <w:szCs w:val="21"/>
        </w:rPr>
      </w:pPr>
      <w:hyperlink r:id="rId3" w:history="1">
        <w:r w:rsidR="00B87FB7">
          <w:rPr>
            <w:rStyle w:val="Hyperlink"/>
            <w:rFonts w:ascii="Arial" w:hAnsi="Arial" w:cs="Arial"/>
            <w:b/>
            <w:bCs/>
            <w:color w:val="005274"/>
            <w:sz w:val="21"/>
            <w:szCs w:val="21"/>
          </w:rPr>
          <w:t>https://doi.org/10.1111/j.1600-0633.2007.00282.x</w:t>
        </w:r>
      </w:hyperlink>
    </w:p>
    <w:p w14:paraId="6A2ECDDE" w14:textId="77777777" w:rsidR="00B87FB7" w:rsidRDefault="00B87FB7" w:rsidP="002371C8">
      <w:pPr>
        <w:rPr>
          <w:rFonts w:ascii="Arial" w:hAnsi="Arial" w:cs="Arial"/>
          <w:color w:val="767676"/>
          <w:sz w:val="21"/>
          <w:szCs w:val="21"/>
        </w:rPr>
      </w:pPr>
      <w:r>
        <w:rPr>
          <w:rFonts w:ascii="Arial" w:hAnsi="Arial" w:cs="Arial"/>
          <w:color w:val="767676"/>
          <w:sz w:val="21"/>
          <w:szCs w:val="21"/>
        </w:rPr>
        <w:t>Citations: </w:t>
      </w:r>
      <w:hyperlink r:id="rId4" w:anchor="citedby-section" w:history="1">
        <w:r>
          <w:rPr>
            <w:rStyle w:val="Hyperlink"/>
            <w:rFonts w:ascii="Arial" w:hAnsi="Arial" w:cs="Arial"/>
            <w:color w:val="005274"/>
            <w:sz w:val="21"/>
            <w:szCs w:val="21"/>
          </w:rPr>
          <w:t>25</w:t>
        </w:r>
      </w:hyperlink>
    </w:p>
    <w:p w14:paraId="209CB9A8" w14:textId="77777777" w:rsidR="00B87FB7" w:rsidRDefault="00B87FB7" w:rsidP="002371C8">
      <w:r>
        <w:t xml:space="preserve">Carl R. </w:t>
      </w:r>
      <w:proofErr w:type="spellStart"/>
      <w:r>
        <w:t>Ruetz</w:t>
      </w:r>
      <w:proofErr w:type="spellEnd"/>
      <w:r>
        <w:t xml:space="preserve"> III, </w:t>
      </w:r>
      <w:proofErr w:type="spellStart"/>
      <w:r>
        <w:t>Annis</w:t>
      </w:r>
      <w:proofErr w:type="spellEnd"/>
      <w:r>
        <w:t xml:space="preserve"> Water Resources Institute, Grand Valley State University, 740 West Shoreline Drive, Muskegon, MI 49441, USA; e</w:t>
      </w:r>
      <w:r>
        <w:rPr>
          <w:rFonts w:ascii="Cambria Math" w:hAnsi="Cambria Math" w:cs="Cambria Math"/>
        </w:rPr>
        <w:t>‐</w:t>
      </w:r>
      <w:r>
        <w:t>mail: </w:t>
      </w:r>
      <w:hyperlink r:id="rId5" w:tooltip="Link to email address" w:history="1">
        <w:r>
          <w:rPr>
            <w:rStyle w:val="Hyperlink"/>
            <w:rFonts w:ascii="Arial" w:hAnsi="Arial" w:cs="Arial"/>
            <w:b/>
            <w:bCs/>
            <w:color w:val="005274"/>
            <w:sz w:val="21"/>
            <w:szCs w:val="21"/>
          </w:rPr>
          <w:t>ruetzc@gvsu.edu</w:t>
        </w:r>
      </w:hyperlink>
    </w:p>
    <w:p w14:paraId="378B2D1C" w14:textId="77777777" w:rsidR="00B87FB7" w:rsidRDefault="00B87FB7" w:rsidP="002371C8">
      <w:pPr>
        <w:pStyle w:val="CommentText"/>
      </w:pPr>
    </w:p>
  </w:comment>
  <w:comment w:id="7" w:author="Nicholas Patrick Moran [2]" w:date="2020-12-10T17:44:00Z" w:initials="NPM">
    <w:p w14:paraId="00BE9A8D" w14:textId="77777777" w:rsidR="00BA1396" w:rsidRPr="007E64AE" w:rsidRDefault="00BA1396" w:rsidP="002371C8">
      <w:r>
        <w:rPr>
          <w:rStyle w:val="CommentReference"/>
        </w:rPr>
        <w:annotationRef/>
      </w:r>
      <w:r w:rsidRPr="007E64AE">
        <w:t>A non-lethal sampling method for stable carbon</w:t>
      </w:r>
      <w:r w:rsidRPr="007E64AE">
        <w:br/>
        <w:t>and nitrogen isotope studies of tropical fishes</w:t>
      </w:r>
      <w:r w:rsidRPr="007E64AE">
        <w:br/>
        <w:t xml:space="preserve">Timothy D. </w:t>
      </w:r>
      <w:proofErr w:type="spellStart"/>
      <w:proofErr w:type="gramStart"/>
      <w:r w:rsidRPr="007E64AE">
        <w:t>JardineA,C</w:t>
      </w:r>
      <w:proofErr w:type="spellEnd"/>
      <w:proofErr w:type="gramEnd"/>
      <w:r w:rsidRPr="007E64AE">
        <w:t xml:space="preserve">, Richard J. </w:t>
      </w:r>
      <w:proofErr w:type="spellStart"/>
      <w:r w:rsidRPr="007E64AE">
        <w:t>HuntB</w:t>
      </w:r>
      <w:proofErr w:type="spellEnd"/>
      <w:r w:rsidRPr="007E64AE">
        <w:t xml:space="preserve">, Bradley J. </w:t>
      </w:r>
      <w:proofErr w:type="spellStart"/>
      <w:r w:rsidRPr="007E64AE">
        <w:t>PuseyA</w:t>
      </w:r>
      <w:proofErr w:type="spellEnd"/>
      <w:r w:rsidRPr="007E64AE">
        <w:br/>
        <w:t xml:space="preserve">and Stuart E. </w:t>
      </w:r>
      <w:proofErr w:type="spellStart"/>
      <w:r w:rsidRPr="007E64AE">
        <w:t>BunnA</w:t>
      </w:r>
      <w:proofErr w:type="spellEnd"/>
    </w:p>
    <w:p w14:paraId="2B3BD1DD" w14:textId="77777777" w:rsidR="00BA1396" w:rsidRPr="007E64AE" w:rsidRDefault="00BA1396" w:rsidP="002371C8">
      <w:r w:rsidRPr="007E64AE">
        <w:rPr>
          <w:noProof/>
          <w:lang w:val="en-GB" w:eastAsia="en-GB"/>
        </w:rPr>
        <w:drawing>
          <wp:inline distT="0" distB="0" distL="0" distR="0" wp14:anchorId="2810D4FE" wp14:editId="28C7CEA5">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0EEDF6F" w14:textId="77777777" w:rsidR="00BA1396" w:rsidRPr="007E64AE" w:rsidRDefault="00BA1396" w:rsidP="002371C8">
      <w:r w:rsidRPr="007E64AE">
        <w:t>Nicholas Moran</w:t>
      </w:r>
    </w:p>
    <w:p w14:paraId="56FE63A0" w14:textId="77777777" w:rsidR="00BA1396" w:rsidRPr="007E64AE" w:rsidRDefault="00BA1396" w:rsidP="002371C8">
      <w:r w:rsidRPr="007E64AE">
        <w:t>9:51 AM Sep 25</w:t>
      </w:r>
    </w:p>
    <w:p w14:paraId="7840DF74" w14:textId="77777777" w:rsidR="00BA1396" w:rsidRPr="007E64AE" w:rsidRDefault="00BA1396" w:rsidP="002371C8">
      <w:r w:rsidRPr="007E64AE">
        <w:t>for saying fin clips are strongly correlated with soft tissue</w:t>
      </w:r>
    </w:p>
    <w:p w14:paraId="6BC96411" w14:textId="77777777" w:rsidR="00BA1396" w:rsidRDefault="00BA1396" w:rsidP="002371C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8712B9" w15:done="0"/>
  <w15:commentEx w15:paraId="51444DE2" w15:done="0"/>
  <w15:commentEx w15:paraId="17C22346" w15:done="0"/>
  <w15:commentEx w15:paraId="3B2B576A" w15:done="0"/>
  <w15:commentEx w15:paraId="19212B70" w15:done="0"/>
  <w15:commentEx w15:paraId="7FFED93D" w15:done="0"/>
  <w15:commentEx w15:paraId="378B2D1C" w15:paraIdParent="7FFED93D" w15:done="0"/>
  <w15:commentEx w15:paraId="6BC964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C9E03" w16cex:dateUtc="2021-01-11T14:35:00Z"/>
  <w16cex:commentExtensible w16cex:durableId="23FCB636" w16cex:dateUtc="2021-03-17T16:09:00Z"/>
  <w16cex:commentExtensible w16cex:durableId="24242C6E" w16cex:dateUtc="2021-04-16T13:31:00Z"/>
  <w16cex:commentExtensible w16cex:durableId="23FC9E07" w16cex:dateUtc="2021-03-15T13:54:00Z"/>
  <w16cex:commentExtensible w16cex:durableId="24242C5B" w16cex:dateUtc="2020-12-10T16:44:00Z"/>
  <w16cex:commentExtensible w16cex:durableId="24242C5C" w16cex:dateUtc="2020-12-10T16:38:00Z"/>
  <w16cex:commentExtensible w16cex:durableId="24242C5D" w16cex:dateUtc="2020-12-10T16:38:00Z"/>
  <w16cex:commentExtensible w16cex:durableId="24242C5E"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712B9" w16cid:durableId="23FC9E03"/>
  <w16cid:commentId w16cid:paraId="51444DE2" w16cid:durableId="23FCB636"/>
  <w16cid:commentId w16cid:paraId="17C22346" w16cid:durableId="24242C6E"/>
  <w16cid:commentId w16cid:paraId="3B2B576A" w16cid:durableId="23FC9E07"/>
  <w16cid:commentId w16cid:paraId="19212B70" w16cid:durableId="24242C5B"/>
  <w16cid:commentId w16cid:paraId="7FFED93D" w16cid:durableId="24242C5C"/>
  <w16cid:commentId w16cid:paraId="378B2D1C" w16cid:durableId="24242C5D"/>
  <w16cid:commentId w16cid:paraId="6BC96411" w16cid:durableId="24242C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B4FB4" w14:textId="77777777" w:rsidR="009E2694" w:rsidRDefault="009E2694" w:rsidP="002371C8">
      <w:r>
        <w:separator/>
      </w:r>
    </w:p>
  </w:endnote>
  <w:endnote w:type="continuationSeparator" w:id="0">
    <w:p w14:paraId="71970A5F" w14:textId="77777777" w:rsidR="009E2694" w:rsidRDefault="009E2694"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DBDE6" w14:textId="77777777" w:rsidR="009E2694" w:rsidRDefault="009E2694" w:rsidP="002371C8">
      <w:r>
        <w:separator/>
      </w:r>
    </w:p>
  </w:footnote>
  <w:footnote w:type="continuationSeparator" w:id="0">
    <w:p w14:paraId="2E8AD6FA" w14:textId="77777777" w:rsidR="009E2694" w:rsidRDefault="009E2694"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E9A9BD4"/>
    <w:lvl w:ilvl="0">
      <w:start w:val="1"/>
      <w:numFmt w:val="upperRoman"/>
      <w:pStyle w:val="Heading3"/>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lvlOverride w:ilvl="0">
      <w:lvl w:ilvl="0">
        <w:numFmt w:val="decimal"/>
        <w:lvlText w:val="%1."/>
        <w:lvlJc w:val="left"/>
      </w:lvl>
    </w:lvlOverride>
  </w:num>
  <w:num w:numId="3">
    <w:abstractNumId w:val="4"/>
  </w:num>
  <w:num w:numId="4">
    <w:abstractNumId w:val="2"/>
  </w:num>
  <w:num w:numId="5">
    <w:abstractNumId w:val="17"/>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7"/>
  </w:num>
  <w:num w:numId="8">
    <w:abstractNumId w:val="15"/>
  </w:num>
  <w:num w:numId="9">
    <w:abstractNumId w:val="8"/>
  </w:num>
  <w:num w:numId="10">
    <w:abstractNumId w:val="14"/>
  </w:num>
  <w:num w:numId="11">
    <w:abstractNumId w:val="20"/>
  </w:num>
  <w:num w:numId="12">
    <w:abstractNumId w:val="18"/>
  </w:num>
  <w:num w:numId="13">
    <w:abstractNumId w:val="6"/>
  </w:num>
  <w:num w:numId="14">
    <w:abstractNumId w:val="13"/>
  </w:num>
  <w:num w:numId="15">
    <w:abstractNumId w:val="9"/>
  </w:num>
  <w:num w:numId="16">
    <w:abstractNumId w:val="5"/>
  </w:num>
  <w:num w:numId="17">
    <w:abstractNumId w:val="0"/>
  </w:num>
  <w:num w:numId="18">
    <w:abstractNumId w:val="11"/>
  </w:num>
  <w:num w:numId="19">
    <w:abstractNumId w:val="3"/>
  </w:num>
  <w:num w:numId="20">
    <w:abstractNumId w:val="19"/>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3A1"/>
    <w:rsid w:val="00010A58"/>
    <w:rsid w:val="000564EC"/>
    <w:rsid w:val="00074315"/>
    <w:rsid w:val="00096FC3"/>
    <w:rsid w:val="000A2AB5"/>
    <w:rsid w:val="000C2777"/>
    <w:rsid w:val="000F1A48"/>
    <w:rsid w:val="0010375A"/>
    <w:rsid w:val="001052B9"/>
    <w:rsid w:val="00110979"/>
    <w:rsid w:val="00120133"/>
    <w:rsid w:val="00170B6E"/>
    <w:rsid w:val="001B003E"/>
    <w:rsid w:val="001F1E92"/>
    <w:rsid w:val="001F237A"/>
    <w:rsid w:val="001F37CB"/>
    <w:rsid w:val="001F56F2"/>
    <w:rsid w:val="00215F9A"/>
    <w:rsid w:val="00223CBF"/>
    <w:rsid w:val="00231DD0"/>
    <w:rsid w:val="002371C8"/>
    <w:rsid w:val="00270170"/>
    <w:rsid w:val="0029383D"/>
    <w:rsid w:val="002A646F"/>
    <w:rsid w:val="002B1F34"/>
    <w:rsid w:val="002F5C14"/>
    <w:rsid w:val="00312102"/>
    <w:rsid w:val="00312462"/>
    <w:rsid w:val="003239B0"/>
    <w:rsid w:val="00324E59"/>
    <w:rsid w:val="0032563F"/>
    <w:rsid w:val="00336EB9"/>
    <w:rsid w:val="003473D9"/>
    <w:rsid w:val="00361CAF"/>
    <w:rsid w:val="00366478"/>
    <w:rsid w:val="00382657"/>
    <w:rsid w:val="003A32F8"/>
    <w:rsid w:val="003D1081"/>
    <w:rsid w:val="003D3727"/>
    <w:rsid w:val="003D79AD"/>
    <w:rsid w:val="003E6FCC"/>
    <w:rsid w:val="003F6F55"/>
    <w:rsid w:val="004113A1"/>
    <w:rsid w:val="00413D15"/>
    <w:rsid w:val="0042247F"/>
    <w:rsid w:val="0044465E"/>
    <w:rsid w:val="00450A4D"/>
    <w:rsid w:val="00463E81"/>
    <w:rsid w:val="00467C3C"/>
    <w:rsid w:val="00471DD4"/>
    <w:rsid w:val="00473043"/>
    <w:rsid w:val="004A2031"/>
    <w:rsid w:val="004A5CE3"/>
    <w:rsid w:val="004F42AD"/>
    <w:rsid w:val="00510381"/>
    <w:rsid w:val="00535396"/>
    <w:rsid w:val="00552D36"/>
    <w:rsid w:val="00567FC4"/>
    <w:rsid w:val="00607A47"/>
    <w:rsid w:val="00625A40"/>
    <w:rsid w:val="00636462"/>
    <w:rsid w:val="0066346D"/>
    <w:rsid w:val="0068403D"/>
    <w:rsid w:val="006B4535"/>
    <w:rsid w:val="006B792E"/>
    <w:rsid w:val="006E0177"/>
    <w:rsid w:val="006E3BBF"/>
    <w:rsid w:val="007036F8"/>
    <w:rsid w:val="00715FB4"/>
    <w:rsid w:val="00717A2E"/>
    <w:rsid w:val="0073050C"/>
    <w:rsid w:val="007335D1"/>
    <w:rsid w:val="0073697C"/>
    <w:rsid w:val="007848F7"/>
    <w:rsid w:val="00794032"/>
    <w:rsid w:val="00794E67"/>
    <w:rsid w:val="007C3293"/>
    <w:rsid w:val="007E0B22"/>
    <w:rsid w:val="007E64AE"/>
    <w:rsid w:val="007E7460"/>
    <w:rsid w:val="007F2BE6"/>
    <w:rsid w:val="00801028"/>
    <w:rsid w:val="008117A2"/>
    <w:rsid w:val="0083444A"/>
    <w:rsid w:val="008512ED"/>
    <w:rsid w:val="008952AB"/>
    <w:rsid w:val="008B1465"/>
    <w:rsid w:val="008B303A"/>
    <w:rsid w:val="008B5394"/>
    <w:rsid w:val="008F627B"/>
    <w:rsid w:val="009153E7"/>
    <w:rsid w:val="0092334C"/>
    <w:rsid w:val="0092622B"/>
    <w:rsid w:val="00943545"/>
    <w:rsid w:val="00961A5D"/>
    <w:rsid w:val="009728E6"/>
    <w:rsid w:val="0097725F"/>
    <w:rsid w:val="009A66EC"/>
    <w:rsid w:val="009B5110"/>
    <w:rsid w:val="009C0053"/>
    <w:rsid w:val="009C1DE4"/>
    <w:rsid w:val="009C6C12"/>
    <w:rsid w:val="009E2694"/>
    <w:rsid w:val="009E69E2"/>
    <w:rsid w:val="009F7DD8"/>
    <w:rsid w:val="00A1461C"/>
    <w:rsid w:val="00A16C1A"/>
    <w:rsid w:val="00A30900"/>
    <w:rsid w:val="00A31FCE"/>
    <w:rsid w:val="00A93F91"/>
    <w:rsid w:val="00AA1318"/>
    <w:rsid w:val="00AB1589"/>
    <w:rsid w:val="00AF3B61"/>
    <w:rsid w:val="00B300D7"/>
    <w:rsid w:val="00B44EE6"/>
    <w:rsid w:val="00B73D25"/>
    <w:rsid w:val="00B87FB7"/>
    <w:rsid w:val="00B930AF"/>
    <w:rsid w:val="00BA1396"/>
    <w:rsid w:val="00BB1384"/>
    <w:rsid w:val="00BB246B"/>
    <w:rsid w:val="00C20BE5"/>
    <w:rsid w:val="00C25DE4"/>
    <w:rsid w:val="00C635B8"/>
    <w:rsid w:val="00C77D49"/>
    <w:rsid w:val="00CA007C"/>
    <w:rsid w:val="00CB1D5D"/>
    <w:rsid w:val="00CC2F21"/>
    <w:rsid w:val="00CD7667"/>
    <w:rsid w:val="00D04675"/>
    <w:rsid w:val="00D20661"/>
    <w:rsid w:val="00D41E4E"/>
    <w:rsid w:val="00D677A3"/>
    <w:rsid w:val="00D74E62"/>
    <w:rsid w:val="00D81BD6"/>
    <w:rsid w:val="00D84F0D"/>
    <w:rsid w:val="00D86E72"/>
    <w:rsid w:val="00DA56BE"/>
    <w:rsid w:val="00DB6E4D"/>
    <w:rsid w:val="00DB73B0"/>
    <w:rsid w:val="00E05137"/>
    <w:rsid w:val="00E069B7"/>
    <w:rsid w:val="00E1017C"/>
    <w:rsid w:val="00E112BA"/>
    <w:rsid w:val="00E71251"/>
    <w:rsid w:val="00EC4A7E"/>
    <w:rsid w:val="00EE48A6"/>
    <w:rsid w:val="00EE7E83"/>
    <w:rsid w:val="00F21FAA"/>
    <w:rsid w:val="00F31610"/>
    <w:rsid w:val="00F36761"/>
    <w:rsid w:val="00F436D3"/>
    <w:rsid w:val="00F460CE"/>
    <w:rsid w:val="00F5202F"/>
    <w:rsid w:val="00F556DC"/>
    <w:rsid w:val="00F60B43"/>
    <w:rsid w:val="00F66907"/>
    <w:rsid w:val="00F70C37"/>
    <w:rsid w:val="00F735AE"/>
    <w:rsid w:val="00F848A7"/>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2371C8"/>
    <w:pPr>
      <w:outlineLvl w:val="0"/>
    </w:pPr>
    <w:rPr>
      <w:b/>
      <w:bCs/>
      <w:sz w:val="32"/>
      <w:szCs w:val="32"/>
    </w:rPr>
  </w:style>
  <w:style w:type="paragraph" w:styleId="Heading2">
    <w:name w:val="heading 2"/>
    <w:basedOn w:val="Normal"/>
    <w:link w:val="Heading2Char"/>
    <w:uiPriority w:val="9"/>
    <w:qFormat/>
    <w:rsid w:val="002371C8"/>
    <w:pPr>
      <w:spacing w:before="100" w:beforeAutospacing="1" w:after="100" w:afterAutospacing="1" w:line="240" w:lineRule="auto"/>
      <w:outlineLvl w:val="1"/>
    </w:pPr>
    <w:rPr>
      <w:b/>
      <w:bCs/>
    </w:rPr>
  </w:style>
  <w:style w:type="paragraph" w:styleId="Heading3">
    <w:name w:val="heading 3"/>
    <w:basedOn w:val="ListParagraph"/>
    <w:link w:val="Heading3Char"/>
    <w:uiPriority w:val="9"/>
    <w:qFormat/>
    <w:rsid w:val="001F37CB"/>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2371C8"/>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1F37CB"/>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2371C8"/>
    <w:rPr>
      <w:rFonts w:ascii="Times New Roman" w:eastAsia="Times New Roman" w:hAnsi="Times New Roman" w:cs="Times New Roman"/>
      <w:b/>
      <w:bCs/>
      <w:color w:val="000000"/>
      <w:sz w:val="32"/>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600-0633.2007.00282.x" TargetMode="External"/><Relationship Id="rId2" Type="http://schemas.openxmlformats.org/officeDocument/2006/relationships/hyperlink" Target="https://onlinelibrary.wiley.com/action/doSearch?ContribAuthorStored=Ruetz+III%2C+C+R" TargetMode="External"/><Relationship Id="rId1" Type="http://schemas.openxmlformats.org/officeDocument/2006/relationships/hyperlink" Target="https://onlinelibrary.wiley.com/action/doSearch?ContribAuthorStored=Cookingham%2C+M+N" TargetMode="External"/><Relationship Id="rId6" Type="http://schemas.openxmlformats.org/officeDocument/2006/relationships/image" Target="media/image1.png"/><Relationship Id="rId5" Type="http://schemas.openxmlformats.org/officeDocument/2006/relationships/hyperlink" Target="mailto:ruetzc@gvsu.edu" TargetMode="External"/><Relationship Id="rId4" Type="http://schemas.openxmlformats.org/officeDocument/2006/relationships/hyperlink" Target="https://onlinelibrary.wiley.com/doi/abs/10.1111/j.1600-0633.2007.0028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NPY2z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oogle-docs/?PMzkql"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jpe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3tph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95580-C067-4E7C-9F71-874BE2D9B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16</Pages>
  <Words>12838</Words>
  <Characters>73178</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8</cp:revision>
  <dcterms:created xsi:type="dcterms:W3CDTF">2021-03-25T14:28:00Z</dcterms:created>
  <dcterms:modified xsi:type="dcterms:W3CDTF">2021-11-26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uK0kHgb"/&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